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4B3C9" w14:textId="77777777" w:rsidR="001F1F3C" w:rsidRDefault="00857B7D">
      <w:pPr>
        <w:pStyle w:val="Heading"/>
        <w:spacing w:line="480" w:lineRule="auto"/>
        <w:rPr>
          <w:rFonts w:ascii="Calibri Light" w:eastAsia="Calibri Light" w:hAnsi="Calibri Light" w:cs="Calibri Light"/>
          <w:b/>
          <w:bCs/>
          <w:color w:val="000000"/>
          <w:sz w:val="32"/>
          <w:szCs w:val="32"/>
          <w:u w:color="000000"/>
        </w:rPr>
      </w:pPr>
      <w:r>
        <w:rPr>
          <w:rFonts w:ascii="Calibri Light" w:eastAsia="Calibri Light" w:hAnsi="Calibri Light" w:cs="Calibri Light"/>
          <w:b/>
          <w:bCs/>
          <w:color w:val="000000"/>
          <w:sz w:val="32"/>
          <w:szCs w:val="32"/>
          <w:u w:color="000000"/>
        </w:rPr>
        <w:t>Loss of FANCD2 and related proteins may predict malignant transformation in oral epithelial dysplasia</w:t>
      </w:r>
    </w:p>
    <w:p w14:paraId="0BB217D7" w14:textId="4D8CF8B1" w:rsidR="001F1F3C" w:rsidRDefault="00857B7D">
      <w:pPr>
        <w:pStyle w:val="Body"/>
        <w:spacing w:line="480" w:lineRule="auto"/>
      </w:pPr>
      <w:r>
        <w:t>*Michael W Ho (MD</w:t>
      </w:r>
      <w:r w:rsidR="0075739E">
        <w:t>,</w:t>
      </w:r>
      <w:r>
        <w:t xml:space="preserve"> FRCS)</w:t>
      </w:r>
      <w:r>
        <w:rPr>
          <w:vertAlign w:val="superscript"/>
        </w:rPr>
        <w:t>1,2</w:t>
      </w:r>
      <w:r>
        <w:t xml:space="preserve">, Mark P Ryan (MSc) </w:t>
      </w:r>
      <w:r>
        <w:rPr>
          <w:vertAlign w:val="superscript"/>
        </w:rPr>
        <w:t>1</w:t>
      </w:r>
      <w:r>
        <w:rPr>
          <w:lang w:val="de-DE"/>
        </w:rPr>
        <w:t>, Juhi Gupta (MSc)</w:t>
      </w:r>
      <w:r>
        <w:rPr>
          <w:vertAlign w:val="superscript"/>
        </w:rPr>
        <w:t>1</w:t>
      </w:r>
      <w:r>
        <w:rPr>
          <w:lang w:val="pt-PT"/>
        </w:rPr>
        <w:t>, Asterios Triantafyllou (PhD</w:t>
      </w:r>
      <w:r>
        <w:t xml:space="preserve">, </w:t>
      </w:r>
      <w:proofErr w:type="spellStart"/>
      <w:r>
        <w:t>FRCPath</w:t>
      </w:r>
      <w:proofErr w:type="spellEnd"/>
      <w:r>
        <w:t>)</w:t>
      </w:r>
      <w:r>
        <w:rPr>
          <w:vertAlign w:val="superscript"/>
        </w:rPr>
        <w:t>1</w:t>
      </w:r>
      <w:r>
        <w:rPr>
          <w:lang w:val="da-DK"/>
        </w:rPr>
        <w:t>, Janet M Risk (PhD)</w:t>
      </w:r>
      <w:r>
        <w:rPr>
          <w:vertAlign w:val="superscript"/>
        </w:rPr>
        <w:t>1</w:t>
      </w:r>
      <w:r>
        <w:rPr>
          <w:lang w:val="de-DE"/>
        </w:rPr>
        <w:t>, Richard J Shaw (MD</w:t>
      </w:r>
      <w:r w:rsidR="0075739E">
        <w:rPr>
          <w:lang w:val="de-DE"/>
        </w:rPr>
        <w:t>,</w:t>
      </w:r>
      <w:r>
        <w:rPr>
          <w:lang w:val="de-DE"/>
        </w:rPr>
        <w:t xml:space="preserve"> FRCS)</w:t>
      </w:r>
      <w:r>
        <w:rPr>
          <w:vertAlign w:val="superscript"/>
        </w:rPr>
        <w:t>1,3</w:t>
      </w:r>
      <w:r>
        <w:t>, James B Wilson (PhD)</w:t>
      </w:r>
      <w:r>
        <w:rPr>
          <w:vertAlign w:val="superscript"/>
        </w:rPr>
        <w:t>1</w:t>
      </w:r>
    </w:p>
    <w:p w14:paraId="4A494336" w14:textId="3F0106DF" w:rsidR="001F1F3C" w:rsidRDefault="00844776">
      <w:pPr>
        <w:pStyle w:val="Body"/>
        <w:spacing w:line="480" w:lineRule="auto"/>
        <w:rPr>
          <w:u w:val="single"/>
        </w:rPr>
      </w:pPr>
      <w:r>
        <w:rPr>
          <w:u w:val="single"/>
          <w:lang w:val="fr-FR"/>
        </w:rPr>
        <w:t>Affiliations :</w:t>
      </w:r>
    </w:p>
    <w:p w14:paraId="77A4399E" w14:textId="77777777" w:rsidR="001F1F3C" w:rsidRDefault="00857B7D">
      <w:pPr>
        <w:pStyle w:val="ListParagraph"/>
        <w:numPr>
          <w:ilvl w:val="0"/>
          <w:numId w:val="2"/>
        </w:numPr>
        <w:spacing w:line="480" w:lineRule="auto"/>
      </w:pPr>
      <w:r>
        <w:t>Mersey Head and Neck Oncology Research Group, Department of Molecular and Clinical Cancer Medicine, Institute of Systems, Molecular and Integrative Biology, University of Liverpool</w:t>
      </w:r>
    </w:p>
    <w:p w14:paraId="72435BC8" w14:textId="77777777" w:rsidR="001F1F3C" w:rsidRDefault="00857B7D">
      <w:pPr>
        <w:pStyle w:val="ListParagraph"/>
        <w:numPr>
          <w:ilvl w:val="0"/>
          <w:numId w:val="2"/>
        </w:numPr>
        <w:spacing w:line="480" w:lineRule="auto"/>
      </w:pPr>
      <w:r>
        <w:t>Oral and Maxillofacial Surgery, Leeds Teaching Hospitals NHS Trust, Leeds Dental Institute, Leeds</w:t>
      </w:r>
    </w:p>
    <w:p w14:paraId="1D24EB63" w14:textId="77777777" w:rsidR="001F1F3C" w:rsidRDefault="00857B7D">
      <w:pPr>
        <w:pStyle w:val="ListParagraph"/>
        <w:numPr>
          <w:ilvl w:val="0"/>
          <w:numId w:val="2"/>
        </w:numPr>
        <w:spacing w:line="480" w:lineRule="auto"/>
      </w:pPr>
      <w:r>
        <w:t xml:space="preserve">Regional Maxillofacial Unit, </w:t>
      </w:r>
      <w:proofErr w:type="spellStart"/>
      <w:r>
        <w:t>Aintree</w:t>
      </w:r>
      <w:proofErr w:type="spellEnd"/>
      <w:r>
        <w:t xml:space="preserve"> University Hospital, Liverpool</w:t>
      </w:r>
    </w:p>
    <w:p w14:paraId="2C6705D0" w14:textId="77777777" w:rsidR="001F1F3C" w:rsidRDefault="00857B7D">
      <w:pPr>
        <w:pStyle w:val="Body"/>
        <w:spacing w:line="480" w:lineRule="auto"/>
      </w:pPr>
      <w:r>
        <w:rPr>
          <w:u w:val="single"/>
        </w:rPr>
        <w:t>Keywords:</w:t>
      </w:r>
      <w:r>
        <w:tab/>
        <w:t>oral epithelial dysplasia; FANCD2; DNA damage repair; malignant transformation; oral leukoplakia; oral cancer; early detection</w:t>
      </w:r>
    </w:p>
    <w:p w14:paraId="0756D608" w14:textId="0B36338B" w:rsidR="001F1F3C" w:rsidRDefault="00857B7D">
      <w:pPr>
        <w:pStyle w:val="Body"/>
      </w:pPr>
      <w:r>
        <w:rPr>
          <w:u w:val="single"/>
        </w:rPr>
        <w:t>Statement of clinical relevance:</w:t>
      </w:r>
      <w:r>
        <w:tab/>
        <w:t xml:space="preserve">Early detection of malignant transformation in oral dysplasia leads to simpler treatment of oral cancer. The status of DNA double strand break sensing, </w:t>
      </w:r>
      <w:r w:rsidR="00844776">
        <w:t>signaling</w:t>
      </w:r>
      <w:r>
        <w:t xml:space="preserve"> and repair pathways can serve as a prognostic indicator in the management of OED. </w:t>
      </w:r>
    </w:p>
    <w:p w14:paraId="295D9FBD" w14:textId="77777777" w:rsidR="001F1F3C" w:rsidRDefault="001F1F3C">
      <w:pPr>
        <w:pStyle w:val="Body"/>
        <w:spacing w:line="480" w:lineRule="auto"/>
      </w:pPr>
    </w:p>
    <w:p w14:paraId="07C5DD4C" w14:textId="77777777" w:rsidR="001F1F3C" w:rsidRDefault="00857B7D">
      <w:pPr>
        <w:pStyle w:val="Body"/>
        <w:spacing w:line="480" w:lineRule="auto"/>
      </w:pPr>
      <w:r>
        <w:t>*</w:t>
      </w:r>
      <w:r>
        <w:rPr>
          <w:u w:val="single"/>
        </w:rPr>
        <w:t>Corresponding author:</w:t>
      </w:r>
    </w:p>
    <w:p w14:paraId="4CC75299" w14:textId="77777777" w:rsidR="001F1F3C" w:rsidRDefault="00857B7D">
      <w:pPr>
        <w:pStyle w:val="Body"/>
        <w:spacing w:line="480" w:lineRule="auto"/>
      </w:pPr>
      <w:r>
        <w:t>Michael W Ho</w:t>
      </w:r>
    </w:p>
    <w:p w14:paraId="15B894F2" w14:textId="77777777" w:rsidR="001F1F3C" w:rsidRDefault="00857B7D">
      <w:pPr>
        <w:pStyle w:val="Body"/>
        <w:spacing w:line="480" w:lineRule="auto"/>
      </w:pPr>
      <w:r>
        <w:t xml:space="preserve">Oral and Maxillofacial Surgery, </w:t>
      </w:r>
    </w:p>
    <w:p w14:paraId="6536C7D3" w14:textId="77777777" w:rsidR="001F1F3C" w:rsidRDefault="00857B7D">
      <w:pPr>
        <w:pStyle w:val="Body"/>
        <w:spacing w:line="480" w:lineRule="auto"/>
      </w:pPr>
      <w:r>
        <w:t xml:space="preserve">Leeds Teaching Hospitals NHS Trust, Leeds Dental Institute, </w:t>
      </w:r>
    </w:p>
    <w:p w14:paraId="019CE789" w14:textId="77777777" w:rsidR="001F1F3C" w:rsidRDefault="00857B7D">
      <w:pPr>
        <w:pStyle w:val="Body"/>
        <w:spacing w:line="480" w:lineRule="auto"/>
      </w:pPr>
      <w:r>
        <w:t xml:space="preserve">LS2 9LU, Leeds  </w:t>
      </w:r>
    </w:p>
    <w:p w14:paraId="7B6B2C3C" w14:textId="77777777" w:rsidR="001F1F3C" w:rsidRDefault="00857B7D">
      <w:pPr>
        <w:pStyle w:val="Body"/>
        <w:spacing w:line="480" w:lineRule="auto"/>
      </w:pPr>
      <w:r>
        <w:rPr>
          <w:lang w:val="fr-FR"/>
        </w:rPr>
        <w:t>West Yorkshire, UK.</w:t>
      </w:r>
    </w:p>
    <w:p w14:paraId="598D0636" w14:textId="77777777" w:rsidR="001F1F3C" w:rsidRDefault="00857B7D">
      <w:pPr>
        <w:pStyle w:val="Body"/>
        <w:spacing w:line="480" w:lineRule="auto"/>
        <w:rPr>
          <w:rStyle w:val="Hyperlink0"/>
        </w:rPr>
      </w:pPr>
      <w:r>
        <w:lastRenderedPageBreak/>
        <w:t xml:space="preserve">e-mail: </w:t>
      </w:r>
      <w:hyperlink r:id="rId7" w:history="1">
        <w:r>
          <w:rPr>
            <w:rStyle w:val="Hyperlink0"/>
          </w:rPr>
          <w:t>m.ho@leeds.ac.uk</w:t>
        </w:r>
      </w:hyperlink>
    </w:p>
    <w:p w14:paraId="12343A22" w14:textId="77777777" w:rsidR="001F1F3C" w:rsidRDefault="001F1F3C">
      <w:pPr>
        <w:pStyle w:val="Body"/>
        <w:spacing w:line="480" w:lineRule="auto"/>
        <w:rPr>
          <w:rStyle w:val="Hyperlink0"/>
        </w:rPr>
      </w:pPr>
    </w:p>
    <w:p w14:paraId="78A6EF22"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rPr>
          <w:u w:val="single"/>
        </w:rPr>
        <w:t>Conflict of interest</w:t>
      </w:r>
      <w:r>
        <w:rPr>
          <w:lang w:val="it-IT"/>
        </w:rPr>
        <w:t xml:space="preserve"> : None declared</w:t>
      </w:r>
    </w:p>
    <w:p w14:paraId="3730E1D0" w14:textId="5F0CA52C" w:rsidR="001F1F3C" w:rsidRDefault="00857B7D">
      <w:pPr>
        <w:pStyle w:val="Body"/>
        <w:spacing w:line="480" w:lineRule="auto"/>
      </w:pPr>
      <w:r>
        <w:rPr>
          <w:u w:val="single"/>
        </w:rPr>
        <w:t>Word Count:</w:t>
      </w:r>
      <w:r>
        <w:t xml:space="preserve"> </w:t>
      </w:r>
      <w:r w:rsidR="00631922">
        <w:t>3</w:t>
      </w:r>
      <w:r w:rsidR="007E7F42">
        <w:t>642</w:t>
      </w:r>
    </w:p>
    <w:p w14:paraId="6953C925" w14:textId="663F84A2" w:rsidR="001F1F3C" w:rsidRDefault="00857B7D">
      <w:pPr>
        <w:pStyle w:val="Body"/>
        <w:spacing w:line="480" w:lineRule="auto"/>
      </w:pPr>
      <w:r>
        <w:rPr>
          <w:u w:val="single"/>
        </w:rPr>
        <w:t xml:space="preserve">Number of figures: </w:t>
      </w:r>
      <w:r w:rsidR="007E7F42">
        <w:t>4</w:t>
      </w:r>
      <w:r>
        <w:tab/>
      </w:r>
      <w:r>
        <w:tab/>
      </w:r>
      <w:r>
        <w:tab/>
      </w:r>
      <w:r>
        <w:tab/>
      </w:r>
    </w:p>
    <w:p w14:paraId="4E586F73" w14:textId="2437E1A6" w:rsidR="001F1F3C" w:rsidRDefault="00857B7D">
      <w:pPr>
        <w:pStyle w:val="Body"/>
        <w:spacing w:line="480" w:lineRule="auto"/>
      </w:pPr>
      <w:r>
        <w:rPr>
          <w:u w:val="single"/>
        </w:rPr>
        <w:t>Number of tables:</w:t>
      </w:r>
      <w:r>
        <w:t xml:space="preserve">  </w:t>
      </w:r>
      <w:r w:rsidR="007E7F42">
        <w:t>6</w:t>
      </w:r>
    </w:p>
    <w:p w14:paraId="4DD92CFF" w14:textId="77777777" w:rsidR="001F1F3C" w:rsidRDefault="00857B7D">
      <w:pPr>
        <w:pStyle w:val="Body"/>
        <w:spacing w:line="480" w:lineRule="auto"/>
      </w:pPr>
      <w:r>
        <w:t>Preliminary findings of this paper have been presented as an oral abstract in the following meetings: European Congress of Head and Neck Oncology, Liverpool, 24-26 April 2014 and British Association of Oral and Maxillofacial Surgery Annual Scientific Meeting, Edinburgh, 2-4 July 2014.</w:t>
      </w:r>
    </w:p>
    <w:p w14:paraId="1FA017F1" w14:textId="77777777" w:rsidR="001F1F3C" w:rsidRDefault="001F1F3C">
      <w:pPr>
        <w:pStyle w:val="Heading2"/>
        <w:spacing w:line="480" w:lineRule="auto"/>
      </w:pPr>
    </w:p>
    <w:p w14:paraId="5BC34234" w14:textId="77777777" w:rsidR="001F1F3C" w:rsidRDefault="001F1F3C">
      <w:pPr>
        <w:pStyle w:val="Heading2"/>
      </w:pPr>
    </w:p>
    <w:p w14:paraId="6CCFB3EF" w14:textId="77777777" w:rsidR="001F1F3C" w:rsidRDefault="001F1F3C">
      <w:pPr>
        <w:pStyle w:val="Body"/>
      </w:pPr>
    </w:p>
    <w:p w14:paraId="7736B901" w14:textId="77777777" w:rsidR="001F1F3C" w:rsidRDefault="001F1F3C">
      <w:pPr>
        <w:pStyle w:val="Body"/>
      </w:pPr>
    </w:p>
    <w:p w14:paraId="09644BD6" w14:textId="77777777" w:rsidR="001F1F3C" w:rsidRDefault="001F1F3C">
      <w:pPr>
        <w:pStyle w:val="Body"/>
      </w:pPr>
    </w:p>
    <w:p w14:paraId="67BDF694" w14:textId="77777777" w:rsidR="001F1F3C" w:rsidRDefault="001F1F3C">
      <w:pPr>
        <w:pStyle w:val="Body"/>
      </w:pPr>
    </w:p>
    <w:p w14:paraId="7DA9818D" w14:textId="77777777" w:rsidR="001F1F3C" w:rsidRDefault="001F1F3C">
      <w:pPr>
        <w:pStyle w:val="Body"/>
      </w:pPr>
    </w:p>
    <w:p w14:paraId="6ADBECBD" w14:textId="77777777" w:rsidR="001F1F3C" w:rsidRDefault="001F1F3C">
      <w:pPr>
        <w:pStyle w:val="Body"/>
      </w:pPr>
    </w:p>
    <w:p w14:paraId="12160BDE" w14:textId="77777777" w:rsidR="001F1F3C" w:rsidRDefault="001F1F3C">
      <w:pPr>
        <w:pStyle w:val="Body"/>
      </w:pPr>
    </w:p>
    <w:p w14:paraId="72D20B34" w14:textId="77777777" w:rsidR="001F1F3C" w:rsidRDefault="001F1F3C">
      <w:pPr>
        <w:pStyle w:val="Body"/>
      </w:pPr>
    </w:p>
    <w:p w14:paraId="7F04B5A2" w14:textId="77777777" w:rsidR="001F1F3C" w:rsidRDefault="001F1F3C">
      <w:pPr>
        <w:pStyle w:val="Body"/>
      </w:pPr>
    </w:p>
    <w:p w14:paraId="72B90FD8" w14:textId="77777777" w:rsidR="001F1F3C" w:rsidRDefault="001F1F3C">
      <w:pPr>
        <w:pStyle w:val="Body"/>
      </w:pPr>
    </w:p>
    <w:p w14:paraId="40A1C562" w14:textId="77777777" w:rsidR="001F1F3C" w:rsidRDefault="001F1F3C">
      <w:pPr>
        <w:pStyle w:val="Body"/>
      </w:pPr>
    </w:p>
    <w:p w14:paraId="191E1A71" w14:textId="77777777" w:rsidR="001F1F3C" w:rsidRDefault="001F1F3C">
      <w:pPr>
        <w:pStyle w:val="Body"/>
      </w:pPr>
    </w:p>
    <w:p w14:paraId="32E932B9" w14:textId="77777777" w:rsidR="001F1F3C" w:rsidRDefault="001F1F3C">
      <w:pPr>
        <w:pStyle w:val="Body"/>
      </w:pPr>
    </w:p>
    <w:p w14:paraId="374BBC99" w14:textId="77777777" w:rsidR="001F1F3C" w:rsidRDefault="001F1F3C">
      <w:pPr>
        <w:pStyle w:val="Body"/>
      </w:pPr>
    </w:p>
    <w:p w14:paraId="6F8F07CE" w14:textId="77777777" w:rsidR="001F1F3C" w:rsidRDefault="001F1F3C">
      <w:pPr>
        <w:pStyle w:val="Body"/>
      </w:pPr>
    </w:p>
    <w:p w14:paraId="5D2B5BF3" w14:textId="77777777" w:rsidR="001F1F3C" w:rsidRDefault="001F1F3C">
      <w:pPr>
        <w:pStyle w:val="Body"/>
      </w:pPr>
    </w:p>
    <w:p w14:paraId="63736BB1" w14:textId="77777777" w:rsidR="001F1F3C" w:rsidRDefault="001F1F3C">
      <w:pPr>
        <w:pStyle w:val="Body"/>
      </w:pPr>
    </w:p>
    <w:p w14:paraId="5DF74D26" w14:textId="77777777" w:rsidR="001F1F3C" w:rsidRDefault="001F1F3C">
      <w:pPr>
        <w:pStyle w:val="Body"/>
      </w:pPr>
    </w:p>
    <w:p w14:paraId="7357A190" w14:textId="77777777" w:rsidR="001F1F3C" w:rsidRDefault="001F1F3C">
      <w:pPr>
        <w:pStyle w:val="Body"/>
      </w:pPr>
    </w:p>
    <w:p w14:paraId="2A5109C6" w14:textId="77777777" w:rsidR="007E7F42" w:rsidRDefault="007E7F42">
      <w:pPr>
        <w:rPr>
          <w:rFonts w:ascii="Calibri" w:eastAsia="Calibri" w:hAnsi="Calibri" w:cs="Calibri"/>
          <w:color w:val="000000"/>
          <w:u w:val="single" w:color="000000"/>
          <w:lang w:eastAsia="en-GB"/>
          <w14:textOutline w14:w="0" w14:cap="flat" w14:cmpd="sng" w14:algn="ctr">
            <w14:noFill/>
            <w14:prstDash w14:val="solid"/>
            <w14:bevel/>
          </w14:textOutline>
        </w:rPr>
      </w:pPr>
      <w:r>
        <w:rPr>
          <w:u w:val="single"/>
        </w:rPr>
        <w:br w:type="page"/>
      </w:r>
    </w:p>
    <w:p w14:paraId="340EC08E" w14:textId="5CF12624" w:rsidR="001F1F3C" w:rsidRDefault="00857B7D">
      <w:pPr>
        <w:pStyle w:val="Body"/>
        <w:spacing w:line="480" w:lineRule="auto"/>
        <w:rPr>
          <w:u w:val="single"/>
        </w:rPr>
      </w:pPr>
      <w:r>
        <w:rPr>
          <w:u w:val="single"/>
        </w:rPr>
        <w:lastRenderedPageBreak/>
        <w:t xml:space="preserve">Abstract </w:t>
      </w:r>
    </w:p>
    <w:p w14:paraId="34FDE519" w14:textId="7D5C03D5" w:rsidR="001F1F3C" w:rsidRDefault="007A39A5">
      <w:pPr>
        <w:pStyle w:val="Body"/>
        <w:spacing w:line="480" w:lineRule="auto"/>
      </w:pPr>
      <w:r>
        <w:rPr>
          <w:u w:val="single"/>
        </w:rPr>
        <w:t>Introduction</w:t>
      </w:r>
      <w:r w:rsidR="00857B7D">
        <w:rPr>
          <w:u w:val="single"/>
        </w:rPr>
        <w:t>:</w:t>
      </w:r>
      <w:r w:rsidR="00857B7D">
        <w:t xml:space="preserve"> </w:t>
      </w:r>
      <w:r w:rsidR="00857B7D">
        <w:tab/>
        <w:t>Predicting malignant transformation in oral epithelial dysplasia(OED) is challeng</w:t>
      </w:r>
      <w:r w:rsidR="0039239A">
        <w:t>ing</w:t>
      </w:r>
      <w:r w:rsidR="00857B7D">
        <w:t>. The higher rate of malignant transformation</w:t>
      </w:r>
      <w:r w:rsidR="007B69BC">
        <w:t xml:space="preserve"> </w:t>
      </w:r>
      <w:r w:rsidR="0039239A">
        <w:t>(MT)</w:t>
      </w:r>
      <w:r w:rsidR="00857B7D">
        <w:t xml:space="preserve"> reported in non-smokers </w:t>
      </w:r>
      <w:r w:rsidR="0039239A">
        <w:t>suggests</w:t>
      </w:r>
      <w:r w:rsidR="00857B7D">
        <w:t xml:space="preserve"> an </w:t>
      </w:r>
      <w:proofErr w:type="spellStart"/>
      <w:r w:rsidR="00857B7D">
        <w:rPr>
          <w:lang w:val="fr-FR"/>
        </w:rPr>
        <w:t>endogenous</w:t>
      </w:r>
      <w:proofErr w:type="spellEnd"/>
      <w:r w:rsidR="00857B7D">
        <w:rPr>
          <w:lang w:val="fr-FR"/>
        </w:rPr>
        <w:t xml:space="preserve"> </w:t>
      </w:r>
      <w:proofErr w:type="spellStart"/>
      <w:r w:rsidR="0039239A">
        <w:rPr>
          <w:lang w:val="fr-FR"/>
        </w:rPr>
        <w:t>etiology</w:t>
      </w:r>
      <w:proofErr w:type="spellEnd"/>
      <w:r w:rsidR="00857B7D">
        <w:t xml:space="preserve"> in </w:t>
      </w:r>
      <w:r w:rsidR="0039239A">
        <w:t>oncogenesis</w:t>
      </w:r>
      <w:r w:rsidR="00857B7D">
        <w:t>.</w:t>
      </w:r>
      <w:r w:rsidR="0039239A">
        <w:t xml:space="preserve"> We</w:t>
      </w:r>
      <w:r w:rsidR="00857B7D">
        <w:t xml:space="preserve"> </w:t>
      </w:r>
      <w:r w:rsidR="0039239A">
        <w:t>hypothesize</w:t>
      </w:r>
      <w:r w:rsidR="00857B7D">
        <w:t xml:space="preserve"> that loss of FANCD2 and associated proteins could influence genomic instability and </w:t>
      </w:r>
      <w:r w:rsidR="0039239A">
        <w:t xml:space="preserve">MT </w:t>
      </w:r>
      <w:r w:rsidR="00857B7D">
        <w:t>in the absence of environmental carcinogens.</w:t>
      </w:r>
    </w:p>
    <w:p w14:paraId="0B4ABDF0" w14:textId="239A887C" w:rsidR="001F1F3C" w:rsidRDefault="00857B7D">
      <w:pPr>
        <w:pStyle w:val="Body"/>
        <w:spacing w:line="480" w:lineRule="auto"/>
      </w:pPr>
      <w:r>
        <w:rPr>
          <w:u w:val="single"/>
        </w:rPr>
        <w:t>Methods:</w:t>
      </w:r>
      <w:r>
        <w:t xml:space="preserve"> </w:t>
      </w:r>
      <w:r>
        <w:tab/>
        <w:t>Longitudinal archival samples were obtained from 40 individuals with OED</w:t>
      </w:r>
      <w:r w:rsidR="00773F32">
        <w:t>,</w:t>
      </w:r>
      <w:r>
        <w:t xml:space="preserve"> from diagnosis to the most recent review in 23 stable OED; or until excision of the SCC in 17 unstable OED undergoing </w:t>
      </w:r>
      <w:r w:rsidR="0039239A">
        <w:t>MT</w:t>
      </w:r>
      <w:r>
        <w:t>. Histopathological reassessment, immunohistochemistry for FANCD2 and Western blotting for phosphorylation/</w:t>
      </w:r>
      <w:proofErr w:type="spellStart"/>
      <w:r>
        <w:rPr>
          <w:lang w:val="fr-FR"/>
        </w:rPr>
        <w:t>monoubiquitylation</w:t>
      </w:r>
      <w:proofErr w:type="spellEnd"/>
      <w:r>
        <w:t xml:space="preserve"> status of ATR, CHK1, FANCD2 and FANCG were undertaken on each tissue sample.</w:t>
      </w:r>
    </w:p>
    <w:p w14:paraId="4D654919" w14:textId="650E42EC" w:rsidR="001F1F3C" w:rsidRDefault="00857B7D">
      <w:pPr>
        <w:pStyle w:val="Body"/>
        <w:spacing w:line="480" w:lineRule="auto"/>
      </w:pPr>
      <w:r>
        <w:rPr>
          <w:u w:val="single"/>
          <w:lang w:val="pt-PT"/>
        </w:rPr>
        <w:t>Results:</w:t>
      </w:r>
      <w:r>
        <w:tab/>
        <w:t>Decreased expression of FANCD2 was observed in the diagnostic biops</w:t>
      </w:r>
      <w:r w:rsidR="0039239A">
        <w:t>ies</w:t>
      </w:r>
      <w:r>
        <w:t xml:space="preserve"> of OED lesions which later underwent</w:t>
      </w:r>
      <w:r w:rsidR="0039239A">
        <w:t xml:space="preserve"> MT</w:t>
      </w:r>
      <w:r>
        <w:t xml:space="preserve">. Combining the FANCD2 expression scores with histological grading more accurately predicted </w:t>
      </w:r>
      <w:r w:rsidR="0039239A">
        <w:t>MT</w:t>
      </w:r>
      <w:r>
        <w:t xml:space="preserve">(p=0.005) than histology alone, and correctly predicted </w:t>
      </w:r>
      <w:r w:rsidR="0039239A">
        <w:t>MT</w:t>
      </w:r>
      <w:r>
        <w:t xml:space="preserve"> in 10/17 </w:t>
      </w:r>
      <w:r w:rsidR="0039239A">
        <w:t>initial</w:t>
      </w:r>
      <w:r>
        <w:t xml:space="preserve"> biopsies. Significantly reduced expression of total FANCD2, pFANCD2, </w:t>
      </w:r>
      <w:proofErr w:type="spellStart"/>
      <w:r>
        <w:t>pATR</w:t>
      </w:r>
      <w:proofErr w:type="spellEnd"/>
      <w:r>
        <w:t xml:space="preserve">, pCHK-1 and </w:t>
      </w:r>
      <w:proofErr w:type="spellStart"/>
      <w:r>
        <w:t>pFANCG</w:t>
      </w:r>
      <w:proofErr w:type="spellEnd"/>
      <w:r>
        <w:t xml:space="preserve"> were observed in unstable OED.</w:t>
      </w:r>
    </w:p>
    <w:p w14:paraId="41B224AA" w14:textId="659A1191" w:rsidR="001F1F3C" w:rsidRDefault="00857B7D">
      <w:pPr>
        <w:pStyle w:val="Body"/>
        <w:spacing w:line="480" w:lineRule="auto"/>
      </w:pPr>
      <w:r>
        <w:rPr>
          <w:u w:val="single"/>
        </w:rPr>
        <w:t>Discussion:</w:t>
      </w:r>
      <w:r>
        <w:t xml:space="preserve"> </w:t>
      </w:r>
      <w:r>
        <w:tab/>
        <w:t xml:space="preserve">There is preliminary evidence that defects in the DNA damage sensing-signaling-repair cascade are associated with malignant transformation in OED. Loss of </w:t>
      </w:r>
      <w:r w:rsidR="007E7F42">
        <w:t>expression of</w:t>
      </w:r>
      <w:r>
        <w:t xml:space="preserve"> FANCD2 </w:t>
      </w:r>
      <w:r w:rsidR="00F16A07">
        <w:t xml:space="preserve">protein </w:t>
      </w:r>
      <w:r w:rsidR="007E7F42">
        <w:t xml:space="preserve">in association with </w:t>
      </w:r>
      <w:r w:rsidR="00F16A07">
        <w:t xml:space="preserve">higher histologic grade </w:t>
      </w:r>
      <w:proofErr w:type="gramStart"/>
      <w:r w:rsidR="00F16A07">
        <w:t xml:space="preserve">dysplasia </w:t>
      </w:r>
      <w:r>
        <w:t xml:space="preserve"> offered</w:t>
      </w:r>
      <w:proofErr w:type="gramEnd"/>
      <w:r>
        <w:t xml:space="preserve"> better prediction of </w:t>
      </w:r>
      <w:r w:rsidR="0039239A">
        <w:t>MT</w:t>
      </w:r>
      <w:r>
        <w:t xml:space="preserve"> when compared to clinicopathologic parameters alone.</w:t>
      </w:r>
    </w:p>
    <w:p w14:paraId="6A356CC4" w14:textId="29D90B4E" w:rsidR="001F1F3C" w:rsidRDefault="001F1F3C">
      <w:pPr>
        <w:pStyle w:val="Body"/>
      </w:pPr>
    </w:p>
    <w:p w14:paraId="069365D0" w14:textId="5FB5920F" w:rsidR="0039239A" w:rsidRDefault="0039239A">
      <w:pPr>
        <w:pStyle w:val="Body"/>
      </w:pPr>
    </w:p>
    <w:p w14:paraId="168B5146" w14:textId="79B9A3D2" w:rsidR="0039239A" w:rsidRDefault="0039239A">
      <w:pPr>
        <w:pStyle w:val="Body"/>
      </w:pPr>
    </w:p>
    <w:p w14:paraId="61CEB4BC" w14:textId="77777777" w:rsidR="0039239A" w:rsidRDefault="0039239A">
      <w:pPr>
        <w:pStyle w:val="Body"/>
      </w:pPr>
    </w:p>
    <w:p w14:paraId="5A4B40D8" w14:textId="000032D3" w:rsidR="001F1F3C" w:rsidRDefault="007A39A5">
      <w:pPr>
        <w:pStyle w:val="Heading2"/>
        <w:rPr>
          <w:u w:val="single"/>
        </w:rPr>
      </w:pPr>
      <w:r>
        <w:rPr>
          <w:u w:val="single"/>
          <w:lang w:val="en-US"/>
        </w:rPr>
        <w:t>Introduction</w:t>
      </w:r>
    </w:p>
    <w:p w14:paraId="14037FA7" w14:textId="77777777" w:rsidR="001F1F3C" w:rsidRDefault="001F1F3C">
      <w:pPr>
        <w:pStyle w:val="Body"/>
      </w:pPr>
    </w:p>
    <w:p w14:paraId="6544F3B2" w14:textId="43ADC0D6" w:rsidR="001F1F3C" w:rsidRDefault="00857B7D">
      <w:pPr>
        <w:pStyle w:val="Body"/>
        <w:spacing w:line="480" w:lineRule="auto"/>
      </w:pPr>
      <w:r>
        <w:lastRenderedPageBreak/>
        <w:t xml:space="preserve">In the management of oral epithelial dysplasia (OED), histopathologic grading and clinical determinants of malignant transformation to oral squamous cell carcinoma (OSCC) have been the primary influence in the treatment approach adopted </w:t>
      </w:r>
      <w:r>
        <w:fldChar w:fldCharType="begin">
          <w:fldData xml:space="preserve">PEVuZE5vdGU+PENpdGU+PEF1dGhvcj5IbzwvQXV0aG9yPjxZZWFyPjIwMTI8L1llYXI+PFJlY051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5TMTkg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==
</w:fldData>
        </w:fldChar>
      </w:r>
      <w:r w:rsidR="004313DA">
        <w:instrText xml:space="preserve"> ADDIN EN.CITE </w:instrText>
      </w:r>
      <w:r w:rsidR="004313DA">
        <w:fldChar w:fldCharType="begin">
          <w:fldData xml:space="preserve">PEVuZE5vdGU+PENpdGU+PEF1dGhvcj5IbzwvQXV0aG9yPjxZZWFyPjIwMTI8L1llYXI+PFJlY051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==
</w:fldData>
        </w:fldChar>
      </w:r>
      <w:r w:rsidR="004313DA">
        <w:instrText xml:space="preserve"> ADDIN EN.CITE.DATA </w:instrText>
      </w:r>
      <w:r w:rsidR="004313DA">
        <w:fldChar w:fldCharType="end"/>
      </w:r>
      <w:r>
        <w:fldChar w:fldCharType="separate"/>
      </w:r>
      <w:r w:rsidR="004313DA" w:rsidRPr="004313DA">
        <w:rPr>
          <w:noProof/>
          <w:vertAlign w:val="superscript"/>
        </w:rPr>
        <w:t>1-3</w:t>
      </w:r>
      <w:r>
        <w:fldChar w:fldCharType="end"/>
      </w:r>
      <w:r>
        <w:t xml:space="preserve">, although various studies indicated putative molecular and other predictors of malignant change </w:t>
      </w:r>
      <w:r>
        <w:fldChar w:fldCharType="begin">
          <w:fldData xml:space="preserve">PEVuZE5vdGU+PENpdGU+PEF1dGhvcj5TbWl0aDwvQXV0aG9yPjxZZWFyPjIwMDk8L1llYXI+PFJl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</w:fldData>
        </w:fldChar>
      </w:r>
      <w:r w:rsidR="004313DA">
        <w:instrText xml:space="preserve"> ADDIN EN.CITE </w:instrText>
      </w:r>
      <w:r w:rsidR="004313DA">
        <w:fldChar w:fldCharType="begin">
          <w:fldData xml:space="preserve">PEVuZE5vdGU+PENpdGU+PEF1dGhvcj5TbWl0aDwvQXV0aG9yPjxZZWFyPjIwMDk8L1llYXI+PFJl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</w:fldData>
        </w:fldChar>
      </w:r>
      <w:r w:rsidR="004313DA">
        <w:instrText xml:space="preserve"> ADDIN EN.CITE.DATA </w:instrText>
      </w:r>
      <w:r w:rsidR="004313DA">
        <w:fldChar w:fldCharType="end"/>
      </w:r>
      <w:r>
        <w:fldChar w:fldCharType="separate"/>
      </w:r>
      <w:r w:rsidR="004313DA" w:rsidRPr="004313DA">
        <w:rPr>
          <w:noProof/>
          <w:vertAlign w:val="superscript"/>
        </w:rPr>
        <w:t>4-6</w:t>
      </w:r>
      <w:r>
        <w:fldChar w:fldCharType="end"/>
      </w:r>
      <w:r>
        <w:t xml:space="preserve">. Most studies aiming at identifying a histopathologic or molecular marker of malignant transformations have not considered correlation with longitudinal clinical outcomes, which diminishes their clinical application </w:t>
      </w:r>
      <w:r>
        <w:fldChar w:fldCharType="begin">
          <w:fldData xml:space="preserve">PEVuZE5vdGU+PENpdGU+PEF1dGhvcj5OYW5raXZlbGw8L0F1dGhvcj48WWVhcj4yMDEyPC9ZZWFy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TQ3LTUz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ExNzAtNTwvcGFnZXM+PHZvbHVtZT45NDwvdm9sdW1lPjxudW1i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</w:fldData>
        </w:fldChar>
      </w:r>
      <w:r w:rsidR="004313DA">
        <w:instrText xml:space="preserve"> ADDIN EN.CITE </w:instrText>
      </w:r>
      <w:r w:rsidR="004313DA">
        <w:fldChar w:fldCharType="begin">
          <w:fldData xml:space="preserve">PEVuZE5vdGU+PENpdGU+PEF1dGhvcj5OYW5raXZlbGw8L0F1dGhvcj48WWVhcj4yMDEyPC9ZZWFy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TQ3LTUz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ExNzAtNTwvcGFnZXM+PHZvbHVtZT45NDwvdm9sdW1lPjxudW1i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</w:fldData>
        </w:fldChar>
      </w:r>
      <w:r w:rsidR="004313DA">
        <w:instrText xml:space="preserve"> ADDIN EN.CITE.DATA </w:instrText>
      </w:r>
      <w:r w:rsidR="004313DA">
        <w:fldChar w:fldCharType="end"/>
      </w:r>
      <w:r>
        <w:fldChar w:fldCharType="separate"/>
      </w:r>
      <w:r w:rsidR="004313DA" w:rsidRPr="004313DA">
        <w:rPr>
          <w:noProof/>
          <w:vertAlign w:val="superscript"/>
        </w:rPr>
        <w:t>7-9</w:t>
      </w:r>
      <w:r>
        <w:fldChar w:fldCharType="end"/>
      </w:r>
      <w:r>
        <w:t>. Furthermore, most studies have not been formally validated in independent series. This approach is limited by the low rate of malignant transformation and a rather prolonged transformation time, leading to a requirement for prolonged studies</w:t>
      </w:r>
      <w:r w:rsidR="007B69BC">
        <w:rPr>
          <w:vertAlign w:val="superscript"/>
        </w:rPr>
        <w:t>3</w:t>
      </w:r>
      <w:r>
        <w:t>. The clinical outcomes of a cohort of patients managed in the Liverpool Multidisciplinary Oral Dysplasia Clinic, identified non-smoking status and the non-homogenous clinical appearance of OED as the strongest independent predictors of malignant transformation (H</w:t>
      </w:r>
      <w:r w:rsidR="003D1A35">
        <w:t>azard ratios</w:t>
      </w:r>
      <w:r>
        <w:t xml:space="preserve"> 5.9 and 2.3 respectively) </w:t>
      </w:r>
      <w:r>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4313DA">
        <w:instrText xml:space="preserve"> ADDIN EN.CITE </w:instrText>
      </w:r>
      <w:r w:rsidR="004313DA">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4313DA">
        <w:instrText xml:space="preserve"> ADDIN EN.CITE.DATA </w:instrText>
      </w:r>
      <w:r w:rsidR="004313DA">
        <w:fldChar w:fldCharType="end"/>
      </w:r>
      <w:r>
        <w:fldChar w:fldCharType="separate"/>
      </w:r>
      <w:r w:rsidR="004313DA" w:rsidRPr="004313DA">
        <w:rPr>
          <w:noProof/>
          <w:vertAlign w:val="superscript"/>
        </w:rPr>
        <w:t>1</w:t>
      </w:r>
      <w:r>
        <w:fldChar w:fldCharType="end"/>
      </w:r>
      <w:r>
        <w:t xml:space="preserve">. The estimated malignant transformation rate in this study was 22% over 5 years. The more aggressive behavior of lesions from non-smoking patients (or light smokers) with OED supports an endogenous etiology and although seemingly counter-intuitive, this trend has been seen in other settings of carcinogenesis </w:t>
      </w:r>
      <w:r>
        <w:fldChar w:fldCharType="begin">
          <w:fldData xml:space="preserve">PEVuZE5vdGU+PENpdGU+PEF1dGhvcj5BbnRvbmlvdTwvQXV0aG9yPjxZZWFyPjIwMTA8L1llYXI+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jkz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</w:fldData>
        </w:fldChar>
      </w:r>
      <w:r w:rsidR="004313DA">
        <w:instrText xml:space="preserve"> ADDIN EN.CITE </w:instrText>
      </w:r>
      <w:r w:rsidR="004313DA">
        <w:fldChar w:fldCharType="begin">
          <w:fldData xml:space="preserve">PEVuZE5vdGU+PENpdGU+PEF1dGhvcj5BbnRvbmlvdTwvQXV0aG9yPjxZZWFyPjIwMTA8L1llYXI+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jkz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</w:fldData>
        </w:fldChar>
      </w:r>
      <w:r w:rsidR="004313DA">
        <w:instrText xml:space="preserve"> ADDIN EN.CITE.DATA </w:instrText>
      </w:r>
      <w:r w:rsidR="004313DA">
        <w:fldChar w:fldCharType="end"/>
      </w:r>
      <w:r>
        <w:fldChar w:fldCharType="separate"/>
      </w:r>
      <w:r w:rsidR="004313DA" w:rsidRPr="004313DA">
        <w:rPr>
          <w:noProof/>
          <w:vertAlign w:val="superscript"/>
        </w:rPr>
        <w:t>10,11</w:t>
      </w:r>
      <w:r>
        <w:fldChar w:fldCharType="end"/>
      </w:r>
      <w:r>
        <w:t xml:space="preserve">. </w:t>
      </w:r>
    </w:p>
    <w:p w14:paraId="7F83C25A" w14:textId="4F1509B7" w:rsidR="001F1F3C" w:rsidRDefault="00857B7D">
      <w:pPr>
        <w:pStyle w:val="Body"/>
        <w:spacing w:line="480" w:lineRule="auto"/>
      </w:pPr>
      <w:r>
        <w:t xml:space="preserve">The incidence of head and neck squamous cell carcinoma (HNSCC) in patients with the cancer-prone syndrome, Fanconi </w:t>
      </w:r>
      <w:proofErr w:type="spellStart"/>
      <w:r>
        <w:t>Anaemia</w:t>
      </w:r>
      <w:proofErr w:type="spellEnd"/>
      <w:r>
        <w:t xml:space="preserve">, is 1400 times greater than that of the general population </w:t>
      </w:r>
      <w:r>
        <w:fldChar w:fldCharType="begin">
          <w:fldData xml:space="preserve">PEVuZE5vdGU+PENpdGU+PEF1dGhvcj5SZWVkPC9BdXRob3I+PFllYXI+MTk4MzwvWWVhcj48UmVj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Q2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</w:fldData>
        </w:fldChar>
      </w:r>
      <w:r w:rsidR="004313DA">
        <w:instrText xml:space="preserve"> ADDIN EN.CITE </w:instrText>
      </w:r>
      <w:r w:rsidR="004313DA">
        <w:fldChar w:fldCharType="begin">
          <w:fldData xml:space="preserve">PEVuZE5vdGU+PENpdGU+PEF1dGhvcj5SZWVkPC9BdXRob3I+PFllYXI+MTk4MzwvWWVhcj48UmVj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Q2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</w:fldData>
        </w:fldChar>
      </w:r>
      <w:r w:rsidR="004313DA">
        <w:instrText xml:space="preserve"> ADDIN EN.CITE.DATA </w:instrText>
      </w:r>
      <w:r w:rsidR="004313DA">
        <w:fldChar w:fldCharType="end"/>
      </w:r>
      <w:r>
        <w:fldChar w:fldCharType="separate"/>
      </w:r>
      <w:r w:rsidR="004313DA" w:rsidRPr="004313DA">
        <w:rPr>
          <w:noProof/>
          <w:vertAlign w:val="superscript"/>
        </w:rPr>
        <w:t>12,13</w:t>
      </w:r>
      <w:r>
        <w:fldChar w:fldCharType="end"/>
      </w:r>
      <w:r>
        <w:t xml:space="preserve"> and occurs earlier in life. The Fanconi </w:t>
      </w:r>
      <w:proofErr w:type="spellStart"/>
      <w:r>
        <w:t>Anaemia</w:t>
      </w:r>
      <w:proofErr w:type="spellEnd"/>
      <w:r>
        <w:t xml:space="preserve"> pathway (FAP) removes inter-strand crosslink (ICL) lesions, facilitates homologous recombination repair of DNA double-strand breaks and is an integral component of the DNA damage repair mechanism which maintains genomic stability in healthy individuals </w:t>
      </w:r>
      <w:r>
        <w:fldChar w:fldCharType="begin">
          <w:fldData xml:space="preserve">PEVuZE5vdGU+PENpdGU+PEF1dGhvcj5Hcm9tcGU8L0F1dGhvcj48WWVhcj4yMDAxPC9ZZWFyPjxS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IyNTMt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</w:fldData>
        </w:fldChar>
      </w:r>
      <w:r w:rsidR="004313DA">
        <w:instrText xml:space="preserve"> ADDIN EN.CITE </w:instrText>
      </w:r>
      <w:r w:rsidR="004313DA">
        <w:fldChar w:fldCharType="begin">
          <w:fldData xml:space="preserve">PEVuZE5vdGU+PENpdGU+PEF1dGhvcj5Hcm9tcGU8L0F1dGhvcj48WWVhcj4yMDAxPC9ZZWFyPjxS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IyNTMt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</w:fldData>
        </w:fldChar>
      </w:r>
      <w:r w:rsidR="004313DA">
        <w:instrText xml:space="preserve"> ADDIN EN.CITE.DATA </w:instrText>
      </w:r>
      <w:r w:rsidR="004313DA">
        <w:fldChar w:fldCharType="end"/>
      </w:r>
      <w:r>
        <w:fldChar w:fldCharType="separate"/>
      </w:r>
      <w:r w:rsidR="004313DA" w:rsidRPr="004313DA">
        <w:rPr>
          <w:noProof/>
          <w:vertAlign w:val="superscript"/>
        </w:rPr>
        <w:t>14-16</w:t>
      </w:r>
      <w:r>
        <w:fldChar w:fldCharType="end"/>
      </w:r>
      <w:r>
        <w:t>. The FAP consists of 22 proteins (FANCC – FANCW)</w:t>
      </w:r>
      <w:r w:rsidR="0051725E">
        <w:t xml:space="preserve"> </w:t>
      </w:r>
      <w:r>
        <w:fldChar w:fldCharType="begin"/>
      </w:r>
      <w:r w:rsidR="004313DA">
        <w:instrText xml:space="preserve"> ADDIN EN.CITE &lt;EndNote&gt;&lt;Cite&gt;&lt;Author&gt;Kupfer&lt;/Author&gt;&lt;Year&gt;2013&lt;/Year&gt;&lt;RecNum&gt;1163&lt;/RecNum&gt;&lt;DisplayText&gt;&lt;style face="superscript"&gt;17&lt;/style&gt;&lt;/DisplayText&gt;&lt;record&gt;&lt;rec-number&gt;1163&lt;/rec-number&gt;&lt;foreign-keys&gt;&lt;key app="EN" db-id="rar2xzpepxv9d0eeewu5t2sat2sw9r5e0505" timestamp="1411725194"&gt;1163&lt;/key&gt;&lt;/foreign-keys&gt;&lt;ref-type name="Journal Article"&gt;17&lt;/ref-type&gt;&lt;contributors&gt;&lt;authors&gt;&lt;author&gt;Kupfer, G. M.&lt;/author&gt;&lt;/authors&gt;&lt;/contributors&gt;&lt;auth-address&gt;Professor of Pediatrics and Pathology, Section of Pediatric Hematology-Oncology, Yale School of Medicine, New Haven, Connecticut.&lt;/auth-address&gt;&lt;titles&gt;&lt;title&gt;Fanconi anemia: a signal transduction and DNA repair pathway&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491-7&lt;/pages&gt;&lt;volume&gt;86&lt;/volume&gt;&lt;number&gt;4&lt;/number&gt;&lt;keywords&gt;&lt;keyword&gt;CDC2 Protein Kinase/metabolism&lt;/keyword&gt;&lt;keyword&gt;*DNA Damage&lt;/keyword&gt;&lt;keyword&gt;*DNA Repair&lt;/keyword&gt;&lt;keyword&gt;Fanconi Anemia/*genetics/metabolism/physiopathology&lt;/keyword&gt;&lt;keyword&gt;Fanconi Anemia Complementation Group Proteins/metabolism&lt;/keyword&gt;&lt;keyword&gt;Humans&lt;/keyword&gt;&lt;keyword&gt;Phosphorylation&lt;/keyword&gt;&lt;keyword&gt;Protein Binding&lt;/keyword&gt;&lt;keyword&gt;Signal Transduction/*genetics/physiology&lt;/keyword&gt;&lt;keyword&gt;DNA repair&lt;/keyword&gt;&lt;keyword&gt;Fanconi anemia&lt;/keyword&gt;&lt;keyword&gt;bone marrow failure&lt;/keyword&gt;&lt;/keywords&gt;&lt;dates&gt;&lt;year&gt;2013&lt;/year&gt;&lt;pub-dates&gt;&lt;date&gt;Dec 13&lt;/date&gt;&lt;/pub-dates&gt;&lt;/dates&gt;&lt;isbn&gt;1551-4056 (Electronic)&amp;#xD;0044-0086 (Linking)&lt;/isbn&gt;&lt;accession-num&gt;24348213&lt;/accession-num&gt;&lt;urls&gt;&lt;related-urls&gt;&lt;url&gt;https://www.ncbi.nlm.nih.gov/pubmed/24348213&lt;/url&gt;&lt;/related-urls&gt;&lt;/urls&gt;&lt;custom2&gt;PMC3848103&lt;/custom2&gt;&lt;/record&gt;&lt;/Cite&gt;&lt;/EndNote&gt;</w:instrText>
      </w:r>
      <w:r>
        <w:fldChar w:fldCharType="separate"/>
      </w:r>
      <w:r w:rsidR="004313DA" w:rsidRPr="004313DA">
        <w:rPr>
          <w:noProof/>
          <w:vertAlign w:val="superscript"/>
        </w:rPr>
        <w:t>17</w:t>
      </w:r>
      <w:r>
        <w:fldChar w:fldCharType="end"/>
      </w:r>
      <w:r>
        <w:t xml:space="preserve">: </w:t>
      </w:r>
      <w:r w:rsidR="007A39A5">
        <w:t>b</w:t>
      </w:r>
      <w:r>
        <w:t xml:space="preserve">riefly, a FANCM-FAAP24-MHF1-MHF2 complex senses ICLs and </w:t>
      </w:r>
      <w:r w:rsidR="00B63D4B">
        <w:lastRenderedPageBreak/>
        <w:t xml:space="preserve">localizes </w:t>
      </w:r>
      <w:r>
        <w:t>to the DNA, acting as a recruitment site for a core complex through FANCM-FANCF interactions. The main role of the core complex is to facilitate ubiquitination of FANCD2-</w:t>
      </w:r>
      <w:r>
        <w:rPr>
          <w:lang w:val="it-IT"/>
        </w:rPr>
        <w:t>FANCI dimers</w:t>
      </w:r>
      <w:r>
        <w:t xml:space="preserve"> through FANCL E3 ubiquitin ligase activity, which then activates downstream effector proteins that complete DNA repair and attenuate FAP signaling. Simultaneously, FANCM promotes the ataxia telangiectasia rad–3 (ATR) kinase and checkpoint 1 (CHK1) kinase checkpoint responses which also lead to activation of key components of the FA pathway via phosphorylation at several functional residues, including:- FANCA at </w:t>
      </w:r>
      <w:r w:rsidR="00B63D4B">
        <w:t>serine (</w:t>
      </w:r>
      <w:r>
        <w:t>S</w:t>
      </w:r>
      <w:r w:rsidR="00B63D4B">
        <w:t>)</w:t>
      </w:r>
      <w:r>
        <w:t xml:space="preserve">1449; FANCM at S1045; </w:t>
      </w:r>
      <w:r>
        <w:rPr>
          <w:lang w:val="da-DK"/>
        </w:rPr>
        <w:t>FANCD2 at S717</w:t>
      </w:r>
      <w:r>
        <w:t xml:space="preserve">, S222, S331 and </w:t>
      </w:r>
      <w:r w:rsidR="00773F32">
        <w:t>threonine (</w:t>
      </w:r>
      <w:r>
        <w:t>T</w:t>
      </w:r>
      <w:r w:rsidR="00773F32">
        <w:t>)</w:t>
      </w:r>
      <w:r>
        <w:t>691; FANCG at S387, S383 and S7; and FANCE at S374 and T346</w:t>
      </w:r>
      <w:r w:rsidR="00AD216A">
        <w:t xml:space="preserve"> </w:t>
      </w:r>
      <w:r>
        <w:fldChar w:fldCharType="begin">
          <w:fldData xml:space="preserve">PEVuZE5vdGU+PENpdGU+PEF1dGhvcj5Ub21pZGE8L0F1dGhvcj48WWVhcj4yMDEzPC9ZZWFyPjxS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2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xOTU4LTYzPC9wYWdlcz48dm9sdW1lPjE4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AzNS00NTwvcGFnZXM+PHZvbHVtZT4yNzk8L3ZvbHVtZT48bnVtYmVyPjQ0PC9udW1i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I4OS0zMDE8L3BhZ2VzPjx2b2x1bWU+MTI5PC92b2x1bWU+PG51bWJlcj4yPC9udW1iZXI+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</w:fldData>
        </w:fldChar>
      </w:r>
      <w:r w:rsidR="004313DA">
        <w:instrText xml:space="preserve"> ADDIN EN.CITE </w:instrText>
      </w:r>
      <w:r w:rsidR="004313DA">
        <w:fldChar w:fldCharType="begin">
          <w:fldData xml:space="preserve">PEVuZE5vdGU+PENpdGU+PEF1dGhvcj5Ub21pZGE8L0F1dGhvcj48WWVhcj4yMDEzPC9ZZWFyPjxS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42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xOTU4LTYzPC9wYWdlcz48dm9sdW1lPjE4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jAzNS00NTwvcGFnZXM+PHZvbHVtZT4yNzk8L3ZvbHVtZT48bnVtYmVyPjQ0PC9udW1i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I4OS0zMDE8L3BhZ2VzPjx2b2x1bWU+MTI5PC92b2x1bWU+PG51bWJlcj4yPC9udW1iZXI+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</w:fldData>
        </w:fldChar>
      </w:r>
      <w:r w:rsidR="004313DA">
        <w:instrText xml:space="preserve"> ADDIN EN.CITE.DATA </w:instrText>
      </w:r>
      <w:r w:rsidR="004313DA">
        <w:fldChar w:fldCharType="end"/>
      </w:r>
      <w:r>
        <w:fldChar w:fldCharType="separate"/>
      </w:r>
      <w:r w:rsidR="004313DA" w:rsidRPr="004313DA">
        <w:rPr>
          <w:noProof/>
          <w:vertAlign w:val="superscript"/>
        </w:rPr>
        <w:t>18-21</w:t>
      </w:r>
      <w:r>
        <w:fldChar w:fldCharType="end"/>
      </w:r>
      <w:r>
        <w:t xml:space="preserve">. </w:t>
      </w:r>
      <w:r>
        <w:rPr>
          <w:lang w:val="nl-NL"/>
        </w:rPr>
        <w:t>Left</w:t>
      </w:r>
      <w:r>
        <w:t xml:space="preserve"> unrepaired, ICL lesions can lead to stalling of replication forks and, eventually, the formation of double-strand breaks effecting genomic instability</w:t>
      </w:r>
      <w:r w:rsidR="007B69BC">
        <w:t xml:space="preserve"> </w:t>
      </w:r>
      <w:r>
        <w:fldChar w:fldCharType="begin"/>
      </w:r>
      <w:r w:rsidR="004313DA">
        <w:instrText xml:space="preserve"> ADDIN EN.CITE &lt;EndNote&gt;&lt;Cite&gt;&lt;Author&gt;Bunting&lt;/Author&gt;&lt;Year&gt;2010&lt;/Year&gt;&lt;RecNum&gt;1027&lt;/RecNum&gt;&lt;DisplayText&gt;&lt;style face="superscript"&gt;22&lt;/style&gt;&lt;/DisplayText&gt;&lt;record&gt;&lt;rec-number&gt;1027&lt;/rec-number&gt;&lt;foreign-keys&gt;&lt;key app="EN" db-id="rar2xzpepxv9d0eeewu5t2sat2sw9r5e0505" timestamp="1411725194"&gt;1027&lt;/key&gt;&lt;/foreign-keys&gt;&lt;ref-type name="Journal Article"&gt;17&lt;/ref-type&gt;&lt;contributors&gt;&lt;authors&gt;&lt;author&gt;Bunting, S. F.&lt;/author&gt;&lt;author&gt;Nussenzweig, A.&lt;/author&gt;&lt;/authors&gt;&lt;/contributors&gt;&lt;auth-address&gt;Experimental Immunology Branch, National Cancer Institute, NIH, Bethesda, MD 20892, USA.&lt;/auth-address&gt;&lt;titles&gt;&lt;title&gt;Dangerous liaisons: Fanconi anemia and toxic nonhomologous end joining in DNA crosslink repair&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64-6&lt;/pages&gt;&lt;volume&gt;39&lt;/volume&gt;&lt;number&gt;2&lt;/number&gt;&lt;dates&gt;&lt;year&gt;2010&lt;/year&gt;&lt;pub-dates&gt;&lt;date&gt;Jul 30&lt;/date&gt;&lt;/pub-dates&gt;&lt;/dates&gt;&lt;isbn&gt;1097-4164 (Electronic)&amp;#xD;1097-2765 (Linking)&lt;/isbn&gt;&lt;accession-num&gt;20670885&lt;/accession-num&gt;&lt;urls&gt;&lt;related-urls&gt;&lt;url&gt;https://www.ncbi.nlm.nih.gov/pubmed/20670885&lt;/url&gt;&lt;/related-urls&gt;&lt;/urls&gt;&lt;custom2&gt;PMC6591721&lt;/custom2&gt;&lt;electronic-resource-num&gt;10.1016/j.molcel.2010.07.016&lt;/electronic-resource-num&gt;&lt;/record&gt;&lt;/Cite&gt;&lt;/EndNote&gt;</w:instrText>
      </w:r>
      <w:r>
        <w:fldChar w:fldCharType="separate"/>
      </w:r>
      <w:r w:rsidR="004313DA" w:rsidRPr="004313DA">
        <w:rPr>
          <w:noProof/>
          <w:vertAlign w:val="superscript"/>
        </w:rPr>
        <w:t>22</w:t>
      </w:r>
      <w:r>
        <w:fldChar w:fldCharType="end"/>
      </w:r>
      <w:r>
        <w:t>.</w:t>
      </w:r>
    </w:p>
    <w:p w14:paraId="7CC3F6F8" w14:textId="75228E04" w:rsidR="001F1F3C" w:rsidRDefault="00857B7D">
      <w:pPr>
        <w:pStyle w:val="Body"/>
        <w:spacing w:line="480" w:lineRule="auto"/>
      </w:pPr>
      <w:r>
        <w:t>We hypothesi</w:t>
      </w:r>
      <w:r w:rsidR="00D12F95">
        <w:t>z</w:t>
      </w:r>
      <w:r>
        <w:t>e that in transforming OED (particularly in non-smokers), aberrations in the DNA damage sensing, signaling or repair pathways influences accumulation of mutations and malignancy. The objective of this study was to investigate the status of FANCD2 and related proteins (ATR, CHK1 and FANCG) in the DNA damage repair pathway in OED samples, specifically to elucidate if evidence could be obtained from the initial diagnostic biopsy for use as a predictive tool to influence clinical management, and to correlate the findings with clinicopathologic</w:t>
      </w:r>
      <w:r w:rsidR="009942B0">
        <w:t xml:space="preserve"> </w:t>
      </w:r>
      <w:r>
        <w:t xml:space="preserve">characteristics. </w:t>
      </w:r>
    </w:p>
    <w:p w14:paraId="1AD99F6E" w14:textId="77777777" w:rsidR="001F1F3C" w:rsidRDefault="00857B7D">
      <w:pPr>
        <w:pStyle w:val="Heading2"/>
        <w:rPr>
          <w:u w:val="single"/>
        </w:rPr>
      </w:pPr>
      <w:r>
        <w:rPr>
          <w:u w:val="single"/>
          <w:lang w:val="en-US"/>
        </w:rPr>
        <w:t>Methods</w:t>
      </w:r>
    </w:p>
    <w:p w14:paraId="29C5EE2B" w14:textId="77777777" w:rsidR="001F1F3C" w:rsidRDefault="001F1F3C">
      <w:pPr>
        <w:pStyle w:val="Body"/>
      </w:pPr>
    </w:p>
    <w:p w14:paraId="294EABBC" w14:textId="7FA3568D" w:rsidR="001F1F3C" w:rsidRDefault="00857B7D">
      <w:pPr>
        <w:pStyle w:val="Body"/>
        <w:spacing w:line="480" w:lineRule="auto"/>
        <w:rPr>
          <w:b/>
          <w:bCs/>
          <w:u w:val="single"/>
        </w:rPr>
      </w:pPr>
      <w:r>
        <w:rPr>
          <w:u w:val="single"/>
          <w:lang w:val="fr-FR"/>
        </w:rPr>
        <w:t>Patients</w:t>
      </w:r>
      <w:r>
        <w:rPr>
          <w:b/>
          <w:bCs/>
          <w:u w:val="single"/>
        </w:rPr>
        <w:t xml:space="preserve">, </w:t>
      </w:r>
      <w:r>
        <w:rPr>
          <w:u w:val="single"/>
        </w:rPr>
        <w:t>Tissue Samples</w:t>
      </w:r>
    </w:p>
    <w:p w14:paraId="4A1F030B" w14:textId="21A731C3" w:rsidR="001F1F3C" w:rsidRDefault="00857B7D">
      <w:pPr>
        <w:pStyle w:val="Body"/>
        <w:spacing w:line="480" w:lineRule="auto"/>
      </w:pPr>
      <w:r>
        <w:t>Forty patients with OED, were identified from a cohort, the clinical characteristics of which have previously been published</w:t>
      </w:r>
      <w:r w:rsidR="0051725E">
        <w:t xml:space="preserve"> </w:t>
      </w:r>
      <w:r>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4313DA">
        <w:instrText xml:space="preserve"> ADDIN EN.CITE </w:instrText>
      </w:r>
      <w:r w:rsidR="004313DA">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4313DA">
        <w:instrText xml:space="preserve"> ADDIN EN.CITE.DATA </w:instrText>
      </w:r>
      <w:r w:rsidR="004313DA">
        <w:fldChar w:fldCharType="end"/>
      </w:r>
      <w:r>
        <w:fldChar w:fldCharType="separate"/>
      </w:r>
      <w:r w:rsidR="004313DA" w:rsidRPr="004313DA">
        <w:rPr>
          <w:noProof/>
          <w:vertAlign w:val="superscript"/>
        </w:rPr>
        <w:t>1</w:t>
      </w:r>
      <w:r>
        <w:fldChar w:fldCharType="end"/>
      </w:r>
      <w:r>
        <w:t xml:space="preserve">. The patients were included in this study after giving </w:t>
      </w:r>
      <w:r>
        <w:lastRenderedPageBreak/>
        <w:t xml:space="preserve">written informed consent and the NHS Research Ethics Committee approved that the study was run </w:t>
      </w:r>
      <w:r>
        <w:rPr>
          <w:color w:val="333333"/>
          <w:u w:color="333333"/>
          <w:shd w:val="clear" w:color="auto" w:fill="FFFFFF"/>
        </w:rPr>
        <w:t>in compliance with the Helsinki Declaration (R</w:t>
      </w:r>
      <w:r>
        <w:t xml:space="preserve">EC ref: EC47.01).  </w:t>
      </w:r>
    </w:p>
    <w:p w14:paraId="0102C107" w14:textId="604A9948" w:rsidR="001F1F3C" w:rsidRDefault="00857B7D">
      <w:pPr>
        <w:pStyle w:val="Body"/>
        <w:spacing w:line="480" w:lineRule="auto"/>
      </w:pPr>
      <w:r>
        <w:t>The tissue samples obtained from these patients consisted of incisional biopsies obtained initially to diagnose OED and subsequently at various clinical time points to asses</w:t>
      </w:r>
      <w:r w:rsidR="00D04D85">
        <w:t>s</w:t>
      </w:r>
      <w:r>
        <w:t xml:space="preserve"> progress of OED</w:t>
      </w:r>
      <w:r w:rsidR="00773F32">
        <w:t xml:space="preserve"> to OSCC</w:t>
      </w:r>
      <w:r>
        <w:t xml:space="preserve">. They had been routinely fixed and processed for histology to produce formalin-fixed paraffin-embedded (FFPE) blocks. Diagnoses were rendered on 4-5 </w:t>
      </w:r>
      <w:r w:rsidR="00773F32">
        <w:t>µ</w:t>
      </w:r>
      <w:r>
        <w:t>m sections from the blocks stained with hematoxylin and eosin (H&amp;E) by two certified, experienced</w:t>
      </w:r>
      <w:r w:rsidR="00D12F95">
        <w:t>,</w:t>
      </w:r>
      <w:r>
        <w:t xml:space="preserve"> oral and maxillofacial pathologist</w:t>
      </w:r>
      <w:r w:rsidR="00D12F95">
        <w:t>s</w:t>
      </w:r>
      <w:r>
        <w:t xml:space="preserve">; OED had been initially graded as mild, moderate or severe </w:t>
      </w:r>
      <w:r w:rsidR="00E25CED">
        <w:fldChar w:fldCharType="begin">
          <w:fldData xml:space="preserve">PEVuZE5vdGU+PENpdGU+PEF1dGhvcj5LcmFtZXI8L0F1dGhvcj48WWVhcj4xOTc4PC9ZZWFyPjxS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</w:fldData>
        </w:fldChar>
      </w:r>
      <w:r w:rsidR="004313DA">
        <w:instrText xml:space="preserve"> ADDIN EN.CITE </w:instrText>
      </w:r>
      <w:r w:rsidR="004313DA">
        <w:fldChar w:fldCharType="begin">
          <w:fldData xml:space="preserve">PEVuZE5vdGU+PENpdGU+PEF1dGhvcj5LcmFtZXI8L0F1dGhvcj48WWVhcj4xOTc4PC9ZZWFyPjxS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</w:fldData>
        </w:fldChar>
      </w:r>
      <w:r w:rsidR="004313DA">
        <w:instrText xml:space="preserve"> ADDIN EN.CITE.DATA </w:instrText>
      </w:r>
      <w:r w:rsidR="004313DA">
        <w:fldChar w:fldCharType="end"/>
      </w:r>
      <w:r w:rsidR="00E25CED">
        <w:fldChar w:fldCharType="separate"/>
      </w:r>
      <w:r w:rsidR="004313DA" w:rsidRPr="004313DA">
        <w:rPr>
          <w:noProof/>
          <w:vertAlign w:val="superscript"/>
        </w:rPr>
        <w:t>23,24</w:t>
      </w:r>
      <w:r w:rsidR="00E25CED">
        <w:fldChar w:fldCharType="end"/>
      </w:r>
      <w:r>
        <w:t xml:space="preserve">, but a binary score (group 0: severe dysplasia; group 1: mild or moderate dysplasia) was then endorsed. </w:t>
      </w:r>
      <w:r>
        <w:br/>
        <w:t xml:space="preserve">Except for the HE sections, the FFPE blocks </w:t>
      </w:r>
      <w:r w:rsidR="00C053F1">
        <w:t xml:space="preserve">which were selected </w:t>
      </w:r>
      <w:r>
        <w:t>had not been used for</w:t>
      </w:r>
      <w:r w:rsidR="00C053F1">
        <w:t xml:space="preserve"> prior</w:t>
      </w:r>
      <w:r>
        <w:t xml:space="preserve"> translational investigations and the </w:t>
      </w:r>
      <w:r w:rsidR="00C053F1">
        <w:t xml:space="preserve">initial diagnostic </w:t>
      </w:r>
      <w:r>
        <w:t xml:space="preserve">tissue size on them </w:t>
      </w:r>
      <w:r w:rsidR="00C053F1">
        <w:t xml:space="preserve">had to be sufficient to </w:t>
      </w:r>
      <w:r>
        <w:t xml:space="preserve">allow cores to be </w:t>
      </w:r>
      <w:r w:rsidR="00C053F1">
        <w:t>obtained</w:t>
      </w:r>
      <w:r>
        <w:t xml:space="preserve"> for protein extraction and Western blotting.</w:t>
      </w:r>
    </w:p>
    <w:p w14:paraId="61B3EC74" w14:textId="2DEB377E" w:rsidR="001F1F3C" w:rsidRDefault="00857B7D">
      <w:pPr>
        <w:pStyle w:val="Body"/>
        <w:spacing w:line="480" w:lineRule="auto"/>
      </w:pPr>
      <w:r w:rsidRPr="00C053F1">
        <w:t>T</w:t>
      </w:r>
      <w:r>
        <w:t>he analysis of the cohort established 23 cases of stable, non-transforming OED (OED-NT) and 17 cases of unstable, malignant transforming OED (OED-T) (1). Archival FFPE blocks of OSCC could not be retrieved  in 2 out of the 17 OED-T cases.</w:t>
      </w:r>
    </w:p>
    <w:p w14:paraId="129E07BE" w14:textId="77777777" w:rsidR="001F1F3C" w:rsidRDefault="00857B7D" w:rsidP="00BF7EBC">
      <w:pPr>
        <w:pStyle w:val="Heading3"/>
        <w:spacing w:line="480" w:lineRule="auto"/>
        <w:rPr>
          <w:color w:val="000000"/>
          <w:sz w:val="24"/>
          <w:szCs w:val="24"/>
          <w:u w:val="single" w:color="000000"/>
        </w:rPr>
      </w:pPr>
      <w:r>
        <w:rPr>
          <w:color w:val="000000"/>
          <w:sz w:val="24"/>
          <w:szCs w:val="24"/>
          <w:u w:val="single" w:color="000000"/>
        </w:rPr>
        <w:t xml:space="preserve">FANCD2 Immunohistochemistry </w:t>
      </w:r>
    </w:p>
    <w:p w14:paraId="1ABB5A11" w14:textId="2764BEC4" w:rsidR="001F1F3C" w:rsidRDefault="00857B7D" w:rsidP="00AD216A">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4 </w:t>
      </w:r>
      <w:r w:rsidR="00417B1B">
        <w:t>µ</w:t>
      </w:r>
      <w:r>
        <w:t xml:space="preserve">m FFPE sections from each clinical time point, including the initial diagnostic biopsy, for the 40 patients were stained with an anti-FANCD2 antibody (F117: sc-20022, Santa Cruz, </w:t>
      </w:r>
      <w:r w:rsidR="004146E5">
        <w:t xml:space="preserve">Dallas, USA, </w:t>
      </w:r>
      <w:r>
        <w:t>diluted 1:100) and the immune complexes were visuali</w:t>
      </w:r>
      <w:r w:rsidR="007E7F42">
        <w:t>z</w:t>
      </w:r>
      <w:r>
        <w:t xml:space="preserve">ed with the use of a </w:t>
      </w:r>
      <w:proofErr w:type="spellStart"/>
      <w:r>
        <w:t>Biogenex</w:t>
      </w:r>
      <w:proofErr w:type="spellEnd"/>
      <w:r>
        <w:t xml:space="preserve"> Supersensitive Polymer HRP detection kit (Launch Diagnostics</w:t>
      </w:r>
      <w:r w:rsidR="004146E5">
        <w:t>, Kent, UK,</w:t>
      </w:r>
      <w:r>
        <w:t xml:space="preserve"> QD430-XAKE) as previously described </w:t>
      </w:r>
      <w:r>
        <w:fldChar w:fldCharType="begin">
          <w:fldData xml:space="preserve">PEVuZE5vdGU+PENpdGU+PEF1dGhvcj5SdWRsYW5kPC9BdXRob3I+PFllYXI+MjAxMDwvWWVhcj48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yOTM1LTQ3PC9wYWdlcz48dm9sdW1lPjE3Njwvdm9sdW1lPjxudW1iZXI+NjwvbnVtYmVyPjxr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</w:fldData>
        </w:fldChar>
      </w:r>
      <w:r w:rsidR="004313DA">
        <w:instrText xml:space="preserve"> ADDIN EN.CITE </w:instrText>
      </w:r>
      <w:r w:rsidR="004313DA">
        <w:fldChar w:fldCharType="begin">
          <w:fldData xml:space="preserve">PEVuZE5vdGU+PENpdGU+PEF1dGhvcj5SdWRsYW5kPC9BdXRob3I+PFllYXI+MjAxMDwvWWVhcj48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yOTM1LTQ3PC9wYWdlcz48dm9sdW1lPjE3Njwvdm9sdW1lPjxudW1iZXI+NjwvbnVtYmVyPjxr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</w:fldData>
        </w:fldChar>
      </w:r>
      <w:r w:rsidR="004313DA">
        <w:instrText xml:space="preserve"> ADDIN EN.CITE.DATA </w:instrText>
      </w:r>
      <w:r w:rsidR="004313DA">
        <w:fldChar w:fldCharType="end"/>
      </w:r>
      <w:r>
        <w:fldChar w:fldCharType="separate"/>
      </w:r>
      <w:r w:rsidR="004313DA" w:rsidRPr="004313DA">
        <w:rPr>
          <w:noProof/>
          <w:vertAlign w:val="superscript"/>
        </w:rPr>
        <w:t>11</w:t>
      </w:r>
      <w:r>
        <w:fldChar w:fldCharType="end"/>
      </w:r>
      <w:r>
        <w:t xml:space="preserve">. Expression of FANCD2 was independently assessed by two observers (AT and MH), one being an oral and maxillofacial pathologist. The stained sections </w:t>
      </w:r>
      <w:r>
        <w:lastRenderedPageBreak/>
        <w:t>were identified by their histopathology</w:t>
      </w:r>
      <w:r w:rsidR="009942B0">
        <w:t xml:space="preserve"> </w:t>
      </w:r>
      <w:r>
        <w:t xml:space="preserve">report number alone, the observers being thus blinded to the clinical characteristics and </w:t>
      </w:r>
      <w:r>
        <w:rPr>
          <w:lang w:val="fr-FR"/>
        </w:rPr>
        <w:t xml:space="preserve">transformation </w:t>
      </w:r>
      <w:r>
        <w:t xml:space="preserve">outcome. The immunostaining was assessed </w:t>
      </w:r>
      <w:proofErr w:type="gramStart"/>
      <w:r w:rsidR="004C58FF">
        <w:t xml:space="preserve">with </w:t>
      </w:r>
      <w:r>
        <w:t xml:space="preserve">regard </w:t>
      </w:r>
      <w:r w:rsidR="004C58FF">
        <w:t>to</w:t>
      </w:r>
      <w:proofErr w:type="gramEnd"/>
      <w:r w:rsidR="004C58FF">
        <w:t xml:space="preserve"> </w:t>
      </w:r>
      <w:r>
        <w:t xml:space="preserve">cellular </w:t>
      </w:r>
      <w:proofErr w:type="spellStart"/>
      <w:r>
        <w:rPr>
          <w:lang w:val="fr-FR"/>
        </w:rPr>
        <w:t>locali</w:t>
      </w:r>
      <w:r w:rsidR="00885D72">
        <w:rPr>
          <w:lang w:val="fr-FR"/>
        </w:rPr>
        <w:t>z</w:t>
      </w:r>
      <w:r>
        <w:rPr>
          <w:lang w:val="fr-FR"/>
        </w:rPr>
        <w:t>ation</w:t>
      </w:r>
      <w:proofErr w:type="spellEnd"/>
      <w:r>
        <w:rPr>
          <w:lang w:val="fr-FR"/>
        </w:rPr>
        <w:t xml:space="preserve">, </w:t>
      </w:r>
      <w:proofErr w:type="spellStart"/>
      <w:r>
        <w:rPr>
          <w:lang w:val="fr-FR"/>
        </w:rPr>
        <w:t>extent</w:t>
      </w:r>
      <w:proofErr w:type="spellEnd"/>
      <w:r>
        <w:rPr>
          <w:lang w:val="fr-FR"/>
        </w:rPr>
        <w:t xml:space="preserve"> and </w:t>
      </w:r>
      <w:proofErr w:type="spellStart"/>
      <w:r>
        <w:rPr>
          <w:lang w:val="fr-FR"/>
        </w:rPr>
        <w:t>intensity</w:t>
      </w:r>
      <w:proofErr w:type="spellEnd"/>
      <w:r>
        <w:t xml:space="preserve">; and </w:t>
      </w:r>
      <w:r>
        <w:rPr>
          <w:lang w:val="es-ES_tradnl"/>
        </w:rPr>
        <w:t xml:space="preserve">a </w:t>
      </w:r>
      <w:proofErr w:type="spellStart"/>
      <w:r>
        <w:rPr>
          <w:lang w:val="es-ES_tradnl"/>
        </w:rPr>
        <w:t>descriptive</w:t>
      </w:r>
      <w:proofErr w:type="spellEnd"/>
      <w:r>
        <w:t xml:space="preserve"> immunohistochemical and histologic, scoring system was developed (see Results and Table 1). Any discrepancy in scoring was reviewed jointly and a mutually agreed score determined. </w:t>
      </w:r>
      <w:bookmarkStart w:id="0" w:name="_Hlk72232958"/>
      <w:r>
        <w:rPr>
          <w:lang w:val="fr-FR"/>
        </w:rPr>
        <w:t>Control tissue</w:t>
      </w:r>
      <w:r>
        <w:t xml:space="preserve">s from </w:t>
      </w:r>
      <w:r w:rsidRPr="00F1177A">
        <w:rPr>
          <w:rStyle w:val="Red"/>
          <w:color w:val="auto"/>
        </w:rPr>
        <w:t>histologically</w:t>
      </w:r>
      <w:r>
        <w:rPr>
          <w:rStyle w:val="Red"/>
        </w:rPr>
        <w:t xml:space="preserve"> </w:t>
      </w:r>
      <w:r>
        <w:t xml:space="preserve">normal areas </w:t>
      </w:r>
      <w:r w:rsidR="004C58FF">
        <w:t xml:space="preserve">around the </w:t>
      </w:r>
      <w:proofErr w:type="spellStart"/>
      <w:r w:rsidR="004C58FF">
        <w:t>tumour</w:t>
      </w:r>
      <w:proofErr w:type="spellEnd"/>
      <w:r w:rsidR="004C58FF">
        <w:t xml:space="preserve"> of an </w:t>
      </w:r>
      <w:r>
        <w:t>OSCC</w:t>
      </w:r>
      <w:r w:rsidR="004C58FF">
        <w:t xml:space="preserve">, usually lying at a distance of ≥5mm from it, </w:t>
      </w:r>
      <w:r>
        <w:t>from a different cohort of anonymi</w:t>
      </w:r>
      <w:r w:rsidR="001145F0">
        <w:t>z</w:t>
      </w:r>
      <w:r>
        <w:t xml:space="preserve">ed patients (n=3) were similarly stained and assessed. </w:t>
      </w:r>
    </w:p>
    <w:bookmarkEnd w:id="0"/>
    <w:p w14:paraId="207B0463" w14:textId="77777777" w:rsidR="001F1F3C" w:rsidRDefault="00857B7D">
      <w:pPr>
        <w:pStyle w:val="Heading3"/>
        <w:rPr>
          <w:color w:val="000000"/>
          <w:sz w:val="24"/>
          <w:szCs w:val="24"/>
          <w:u w:val="single" w:color="000000"/>
        </w:rPr>
      </w:pPr>
      <w:r>
        <w:rPr>
          <w:color w:val="000000"/>
          <w:sz w:val="24"/>
          <w:szCs w:val="24"/>
          <w:u w:val="single" w:color="000000"/>
        </w:rPr>
        <w:t xml:space="preserve">Western blotting </w:t>
      </w:r>
    </w:p>
    <w:p w14:paraId="2A640503" w14:textId="77777777" w:rsidR="001F1F3C" w:rsidRDefault="001F1F3C">
      <w:pPr>
        <w:pStyle w:val="Body"/>
      </w:pPr>
    </w:p>
    <w:p w14:paraId="5A20FCA9" w14:textId="74EC6378" w:rsidR="001F1F3C" w:rsidRDefault="00857B7D" w:rsidP="008B07F4">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The expression of β-actin, ATR, </w:t>
      </w:r>
      <w:proofErr w:type="spellStart"/>
      <w:r>
        <w:t>pATR</w:t>
      </w:r>
      <w:proofErr w:type="spellEnd"/>
      <w:r>
        <w:t xml:space="preserve"> (at </w:t>
      </w:r>
      <w:r w:rsidR="00F87DBD">
        <w:t>S</w:t>
      </w:r>
      <w:r>
        <w:t>428), CHK1, p-CHK1 (</w:t>
      </w:r>
      <w:r w:rsidR="00F87DBD">
        <w:t>S</w:t>
      </w:r>
      <w:r>
        <w:t>317), FANCD2 (non-and mono-ubiquitinated isoforms), pFANCD2 (</w:t>
      </w:r>
      <w:r w:rsidR="00F87DBD">
        <w:t>S</w:t>
      </w:r>
      <w:r>
        <w:t xml:space="preserve">331), FANCG and </w:t>
      </w:r>
      <w:proofErr w:type="spellStart"/>
      <w:r>
        <w:t>pFANCG</w:t>
      </w:r>
      <w:proofErr w:type="spellEnd"/>
      <w:r>
        <w:t xml:space="preserve"> (</w:t>
      </w:r>
      <w:r w:rsidR="00F87DBD">
        <w:t>S</w:t>
      </w:r>
      <w:r>
        <w:t xml:space="preserve">7) were assessed blinded to clinicopathologic details and OED outcome, by western blotting. Areas with the highest grade of dysplasia in the diagnostic, incisional biopsies were marked on the H&amp;E sections and 0.6mm cores were extracted from the corresponding areas of the FFPE blocks (minimum of 2 cores from each block), from all 40 patients.  </w:t>
      </w:r>
      <w:bookmarkStart w:id="1" w:name="_Hlk71898155"/>
      <w:bookmarkStart w:id="2" w:name="_Hlk72233322"/>
      <w:r>
        <w:t>Cores of the same diameter were obtained from normal tissue from esophagus (n=5)</w:t>
      </w:r>
      <w:r w:rsidR="00E30B63">
        <w:t xml:space="preserve"> for use as a normalizer between gels</w:t>
      </w:r>
      <w:r>
        <w:t xml:space="preserve">, </w:t>
      </w:r>
      <w:bookmarkStart w:id="3" w:name="_Hlk72233142"/>
      <w:r>
        <w:t xml:space="preserve">OSCC from a different cohort (n=3) and histologically normal </w:t>
      </w:r>
      <w:r w:rsidR="004C58FF">
        <w:t xml:space="preserve">areas around the </w:t>
      </w:r>
      <w:proofErr w:type="spellStart"/>
      <w:r w:rsidR="004C58FF">
        <w:t>tumour</w:t>
      </w:r>
      <w:proofErr w:type="spellEnd"/>
      <w:r w:rsidR="004C58FF">
        <w:t>, usually lying at a distance of  ≥5mm from it</w:t>
      </w:r>
      <w:r>
        <w:rPr>
          <w:lang w:val="it-IT"/>
        </w:rPr>
        <w:t xml:space="preserve"> (n=3</w:t>
      </w:r>
      <w:r w:rsidR="008B07F4">
        <w:rPr>
          <w:lang w:val="it-IT"/>
        </w:rPr>
        <w:t>)</w:t>
      </w:r>
      <w:r>
        <w:rPr>
          <w:lang w:val="it-IT"/>
        </w:rPr>
        <w:t>.</w:t>
      </w:r>
      <w:bookmarkEnd w:id="1"/>
    </w:p>
    <w:bookmarkEnd w:id="2"/>
    <w:bookmarkEnd w:id="3"/>
    <w:p w14:paraId="1303A739" w14:textId="0E787DF7" w:rsidR="001F1F3C" w:rsidRDefault="00857B7D" w:rsidP="00417B1B">
      <w:pPr>
        <w:pStyle w:val="Body"/>
        <w:tabs>
          <w:tab w:val="left" w:pos="284"/>
          <w:tab w:val="left" w:pos="567"/>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The protein extraction protocol </w:t>
      </w:r>
      <w:r w:rsidR="00C74119">
        <w:t>ap</w:t>
      </w:r>
      <w:r w:rsidR="004838CA">
        <w:t>pli</w:t>
      </w:r>
      <w:r>
        <w:t>ed was modified from</w:t>
      </w:r>
      <w:r w:rsidR="00F16A07">
        <w:t xml:space="preserve"> Addis </w:t>
      </w:r>
      <w:r w:rsidR="00F16A07">
        <w:rPr>
          <w:i/>
          <w:iCs/>
        </w:rPr>
        <w:t>et al</w:t>
      </w:r>
      <w:r w:rsidR="00D947D3">
        <w:rPr>
          <w:i/>
          <w:iCs/>
        </w:rPr>
        <w:t>.</w:t>
      </w:r>
      <w:r>
        <w:t xml:space="preserve"> </w:t>
      </w:r>
      <w:r>
        <w:fldChar w:fldCharType="begin"/>
      </w:r>
      <w:r w:rsidR="004313DA">
        <w:instrText xml:space="preserve"> ADDIN EN.CITE &lt;EndNote&gt;&lt;Cite&gt;&lt;Author&gt;Addis&lt;/Author&gt;&lt;Year&gt;2009&lt;/Year&gt;&lt;RecNum&gt;3437&lt;/RecNum&gt;&lt;DisplayText&gt;&lt;style face="superscript"&gt;25&lt;/style&gt;&lt;/DisplayText&gt;&lt;record&gt;&lt;rec-number&gt;3437&lt;/rec-number&gt;&lt;foreign-keys&gt;&lt;key app="EN" db-id="rar2xzpepxv9d0eeewu5t2sat2sw9r5e0505" timestamp="1436085933"&gt;3437&lt;/key&gt;&lt;/foreign-keys&gt;&lt;ref-type name="Journal Article"&gt;17&lt;/ref-type&gt;&lt;contributors&gt;&lt;authors&gt;&lt;author&gt;Addis, M. F.&lt;/author&gt;&lt;author&gt;Tanca, A.&lt;/author&gt;&lt;author&gt;Pagnozzi, D.&lt;/author&gt;&lt;author&gt;Crobu, S.&lt;/author&gt;&lt;author&gt;Fanciulli, G.&lt;/author&gt;&lt;author&gt;Cossu-Rocca, P.&lt;/author&gt;&lt;author&gt;Uzzau, S.&lt;/author&gt;&lt;/authors&gt;&lt;/contributors&gt;&lt;auth-address&gt;Porto Conte Ricerche Srl, Tramariglio, Alghero, Sassari, Italy. addis@portocontericerche.it&lt;/auth-address&gt;&lt;titles&gt;&lt;title&gt;Generation of high-quality protein extracts from formalin-fixed, paraffin-embedded tissues&lt;/title&gt;&lt;secondary-title&gt;Proteomics&lt;/secondary-title&gt;&lt;/titles&gt;&lt;periodical&gt;&lt;full-title&gt;Proteomics&lt;/full-title&gt;&lt;/periodical&gt;&lt;pages&gt;3815-23&lt;/pages&gt;&lt;volume&gt;9&lt;/volume&gt;&lt;number&gt;15&lt;/number&gt;&lt;keywords&gt;&lt;keyword&gt;Animals&lt;/keyword&gt;&lt;keyword&gt;Blotting, Western&lt;/keyword&gt;&lt;keyword&gt;Chromatography, High Pressure Liquid&lt;/keyword&gt;&lt;keyword&gt;Electrophoresis, Polyacrylamide Gel&lt;/keyword&gt;&lt;keyword&gt;Enzyme-Linked Immunosorbent Assay&lt;/keyword&gt;&lt;keyword&gt;Fixatives&lt;/keyword&gt;&lt;keyword&gt;Formaldehyde&lt;/keyword&gt;&lt;keyword&gt;Paraffin Embedding/*methods&lt;/keyword&gt;&lt;keyword&gt;Protein Array Analysis&lt;/keyword&gt;&lt;keyword&gt;Proteins/*analysis/isolation &amp;amp; purification&lt;/keyword&gt;&lt;keyword&gt;Reproducibility of Results&lt;/keyword&gt;&lt;keyword&gt;Sheep&lt;/keyword&gt;&lt;keyword&gt;Tandem Mass Spectrometry&lt;/keyword&gt;&lt;keyword&gt;Tissue Fixation/*methods&lt;/keyword&gt;&lt;/keywords&gt;&lt;dates&gt;&lt;year&gt;2009&lt;/year&gt;&lt;pub-dates&gt;&lt;date&gt;Aug&lt;/date&gt;&lt;/pub-dates&gt;&lt;/dates&gt;&lt;isbn&gt;1615-9861 (Electronic)&amp;#xD;1615-9853 (Linking)&lt;/isbn&gt;&lt;accession-num&gt;19637237&lt;/accession-num&gt;&lt;urls&gt;&lt;related-urls&gt;&lt;url&gt;http://www.ncbi.nlm.nih.gov/pubmed/19637237&lt;/url&gt;&lt;/related-urls&gt;&lt;/urls&gt;&lt;electronic-resource-num&gt;10.1002/pmic.200800971&lt;/electronic-resource-num&gt;&lt;/record&gt;&lt;/Cite&gt;&lt;/EndNote&gt;</w:instrText>
      </w:r>
      <w:r>
        <w:fldChar w:fldCharType="separate"/>
      </w:r>
      <w:r w:rsidR="004313DA" w:rsidRPr="004313DA">
        <w:rPr>
          <w:noProof/>
          <w:vertAlign w:val="superscript"/>
        </w:rPr>
        <w:t>25</w:t>
      </w:r>
      <w:r>
        <w:fldChar w:fldCharType="end"/>
      </w:r>
      <w:r>
        <w:t>. Briefly, the FFPE cores were</w:t>
      </w:r>
      <w:r w:rsidR="00417B1B">
        <w:t xml:space="preserve"> </w:t>
      </w:r>
      <w:r>
        <w:t>deparaffini</w:t>
      </w:r>
      <w:r w:rsidR="004838CA">
        <w:t>z</w:t>
      </w:r>
      <w:r>
        <w:t xml:space="preserve">ed by incubation at room temperature in xylene then rehydrated with a graded series of ethanol. Protein extraction was undertaken using high temperature incubation in </w:t>
      </w:r>
      <w:proofErr w:type="spellStart"/>
      <w:r>
        <w:t>Laemmli</w:t>
      </w:r>
      <w:proofErr w:type="spellEnd"/>
      <w:r>
        <w:t xml:space="preserve"> sample buffer and the samples stored for at −20</w:t>
      </w:r>
      <w:r>
        <w:rPr>
          <w:lang w:val="it-IT"/>
        </w:rPr>
        <w:t>°</w:t>
      </w:r>
      <w:r>
        <w:t xml:space="preserve">C prior to SDS-polyacrylamide gel (PAGE) electrophoresis on 15% gels. The protein was then transferred to </w:t>
      </w:r>
      <w:r>
        <w:lastRenderedPageBreak/>
        <w:t xml:space="preserve">a nitrocellulose membrane </w:t>
      </w:r>
      <w:r>
        <w:fldChar w:fldCharType="begin">
          <w:fldData xml:space="preserve">PEVuZE5vdGU+PENpdGU+PEF1dGhvcj5XaWxzb248L0F1dGhvcj48WWVhcj4yMDAxPC9ZZWFyPjxS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zktNDY8L3BhZ2VzPjx2b2x1bWU+MjI8L3ZvbHVtZT48bnVtYmVyPjEyPC9u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</w:fldData>
        </w:fldChar>
      </w:r>
      <w:r w:rsidR="004313DA">
        <w:instrText xml:space="preserve"> ADDIN EN.CITE </w:instrText>
      </w:r>
      <w:r w:rsidR="004313DA">
        <w:fldChar w:fldCharType="begin">
          <w:fldData xml:space="preserve">PEVuZE5vdGU+PENpdGU+PEF1dGhvcj5XaWxzb248L0F1dGhvcj48WWVhcj4yMDAxPC9ZZWFyPjxS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zktNDY8L3BhZ2VzPjx2b2x1bWU+MjI8L3ZvbHVtZT48bnVtYmVyPjEyPC9u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</w:fldData>
        </w:fldChar>
      </w:r>
      <w:r w:rsidR="004313DA">
        <w:instrText xml:space="preserve"> ADDIN EN.CITE.DATA </w:instrText>
      </w:r>
      <w:r w:rsidR="004313DA">
        <w:fldChar w:fldCharType="end"/>
      </w:r>
      <w:r>
        <w:fldChar w:fldCharType="separate"/>
      </w:r>
      <w:r w:rsidR="004313DA" w:rsidRPr="004313DA">
        <w:rPr>
          <w:noProof/>
          <w:vertAlign w:val="superscript"/>
        </w:rPr>
        <w:t>26</w:t>
      </w:r>
      <w:r>
        <w:fldChar w:fldCharType="end"/>
      </w:r>
      <w:r>
        <w:t xml:space="preserve"> which was blocked in LI-COR </w:t>
      </w:r>
      <w:r>
        <w:rPr>
          <w:lang w:val="fr-FR"/>
        </w:rPr>
        <w:t xml:space="preserve">(Li-Cor Biosciences, Cambridge, UK) </w:t>
      </w:r>
      <w:r>
        <w:t>buffer</w:t>
      </w:r>
      <w:r w:rsidR="006C3E8D">
        <w:t xml:space="preserve">, </w:t>
      </w:r>
      <w:r w:rsidR="006C3E8D" w:rsidRPr="006C3E8D">
        <w:t>to prevent nonspecific binding of the detection antibodies</w:t>
      </w:r>
      <w:r w:rsidR="006C3E8D">
        <w:t xml:space="preserve">, </w:t>
      </w:r>
      <w:r>
        <w:t>prior to the addition of specific antibodies at the specified dilutions (Table 2).</w:t>
      </w:r>
      <w:r w:rsidR="007B6FBD">
        <w:t xml:space="preserve"> A</w:t>
      </w:r>
      <w:r>
        <w:t xml:space="preserve">nti-mouse or anti-rabbit fluorescently labelled </w:t>
      </w:r>
      <w:r>
        <w:rPr>
          <w:lang w:val="it-IT"/>
        </w:rPr>
        <w:t>secondary</w:t>
      </w:r>
      <w:r>
        <w:t xml:space="preserve"> antibodies were </w:t>
      </w:r>
      <w:proofErr w:type="spellStart"/>
      <w:r>
        <w:t>utilised</w:t>
      </w:r>
      <w:proofErr w:type="spellEnd"/>
      <w:r>
        <w:t xml:space="preserve"> at 1:10000 dilution (Alexa Fluor Plus 680 or 800, Invitrogen, Paisley</w:t>
      </w:r>
      <w:r w:rsidR="001145F0">
        <w:t>,</w:t>
      </w:r>
      <w:r>
        <w:t xml:space="preserve"> UK) (Table 2) </w:t>
      </w:r>
      <w:r>
        <w:fldChar w:fldCharType="begin">
          <w:fldData xml:space="preserve">PEVuZE5vdGU+PENpdGU+PEF1dGhvcj5aaGk8L0F1dGhvcj48WWVhcj4yMDA5PC9ZZWFyPjxSZWNO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Dc3NS04MzwvcGFnZXM+PHZvbHVt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DYwMzUt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E4MS05MDwvcGFnZXM+PHZvbHVtZT4xMTM8L3ZvbHVtZT48bnVtYmVyPjEwPC9udW1iZXI+PGtl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MjQ5LTU3PC9wYWdlcz48dm9sdW1lPjE5MTwvdm9sdW1lPjxudW1iZXI+MjwvbnVt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M2NDEtNTI8L3BhZ2VzPjx2b2x1bWU+Mjc8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Tc3NC04
MjwvcGFnZXM+PHZvbHVtZT4yODk8L3ZvbHVtZT48bnVtYmVyPjM3PC9udW1iZXI+PGRhdGVzPjx5
ZWFyPjIwMTQ8L3llYXI+PHB1Yi1kYXRlcz48ZGF0ZT5TZXAgMTI8L2RhdGU+PC9wdWItZGF0ZXM+
PC9kYXRlcz48aXNibj4xMDgzLTM1MVggKEVsZWN0cm9uaWMpJiN4RDswMDIxLTkyNTggKExpbmtp
bmcpPC9pc2JuPjxhY2Nlc3Npb24tbnVtPjI1MDcwODkxPC9hY2Nlc3Npb24tbnVtPjx1cmxzPjxy
ZWxhdGVkLXVybHM+PHVybD5odHRwOi8vd3d3Lm5jYmkubmxtLm5paC5nb3YvcHVibWVkLzI1MDcw
ODkxPC91cmw+PC9yZWxhdGVkLXVybHM+PC91cmxzPjxjdXN0b20yPjQxNjIxNzk8L2N1c3RvbTI+
PGVsZWN0cm9uaWMtcmVzb3VyY2UtbnVtPjEwLjEwNzQvamJjLk0xMTQuNTUyNTcwPC9lbGVjdHJv
bmljLXJlc291cmNlLW51bT48L3JlY29yZD48L0NpdGU+PC9FbmROb3RlPgB=
</w:fldData>
        </w:fldChar>
      </w:r>
      <w:r w:rsidR="00D947D3">
        <w:instrText xml:space="preserve"> ADDIN EN.CITE </w:instrText>
      </w:r>
      <w:r w:rsidR="00D947D3">
        <w:fldChar w:fldCharType="begin">
          <w:fldData xml:space="preserve">PEVuZE5vdGU+PENpdGU+PEF1dGhvcj5aaGk8L0F1dGhvcj48WWVhcj4yMDA5PC9ZZWFyPjxSZWNO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Dc3NS04MzwvcGFnZXM+PHZvbHVt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DYwMzUt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jE4MS05MDwvcGFnZXM+PHZvbHVtZT4xMTM8L3ZvbHVtZT48bnVtYmVyPjEwPC9udW1iZXI+PGtl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MjQ5LTU3PC9wYWdlcz48dm9sdW1lPjE5MTwvdm9sdW1lPjxudW1iZXI+MjwvbnVt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M2NDEtNTI8L3BhZ2VzPjx2b2x1bWU+Mjc8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NTc3NC04
MjwvcGFnZXM+PHZvbHVtZT4yODk8L3ZvbHVtZT48bnVtYmVyPjM3PC9udW1iZXI+PGRhdGVzPjx5
ZWFyPjIwMTQ8L3llYXI+PHB1Yi1kYXRlcz48ZGF0ZT5TZXAgMTI8L2RhdGU+PC9wdWItZGF0ZXM+
PC9kYXRlcz48aXNibj4xMDgzLTM1MVggKEVsZWN0cm9uaWMpJiN4RDswMDIxLTkyNTggKExpbmtp
bmcpPC9pc2JuPjxhY2Nlc3Npb24tbnVtPjI1MDcwODkxPC9hY2Nlc3Npb24tbnVtPjx1cmxzPjxy
ZWxhdGVkLXVybHM+PHVybD5odHRwOi8vd3d3Lm5jYmkubmxtLm5paC5nb3YvcHVibWVkLzI1MDcw
ODkxPC91cmw+PC9yZWxhdGVkLXVybHM+PC91cmxzPjxjdXN0b20yPjQxNjIxNzk8L2N1c3RvbTI+
PGVsZWN0cm9uaWMtcmVzb3VyY2UtbnVtPjEwLjEwNzQvamJjLk0xMTQuNTUyNTcwPC9lbGVjdHJv
bmljLXJlc291cmNlLW51bT48L3JlY29yZD48L0NpdGU+PC9FbmROb3RlPgB=
</w:fldData>
        </w:fldChar>
      </w:r>
      <w:r w:rsidR="00D947D3">
        <w:instrText xml:space="preserve"> ADDIN EN.CITE.DATA </w:instrText>
      </w:r>
      <w:r w:rsidR="00D947D3">
        <w:fldChar w:fldCharType="end"/>
      </w:r>
      <w:r>
        <w:fldChar w:fldCharType="separate"/>
      </w:r>
      <w:r w:rsidR="00D947D3" w:rsidRPr="00D947D3">
        <w:rPr>
          <w:noProof/>
          <w:vertAlign w:val="superscript"/>
        </w:rPr>
        <w:t>20,27-34</w:t>
      </w:r>
      <w:r>
        <w:fldChar w:fldCharType="end"/>
      </w:r>
      <w:r>
        <w:t xml:space="preserve"> followed by visuali</w:t>
      </w:r>
      <w:r w:rsidR="00AD216A">
        <w:t>z</w:t>
      </w:r>
      <w:r>
        <w:t>ation of band intensity using an Odyssey Infrared Imaging System (Li-Cor Biosciences, Cambridge, UK). Densitometry values of band intensities were measured and calculated using ImageJ®.</w:t>
      </w:r>
      <w:r w:rsidR="007B6FBD">
        <w:t xml:space="preserve"> T</w:t>
      </w:r>
      <w:r>
        <w:t>hese values were normali</w:t>
      </w:r>
      <w:r w:rsidR="00465521">
        <w:t>z</w:t>
      </w:r>
      <w:r>
        <w:t xml:space="preserve">ed </w:t>
      </w:r>
      <w:r w:rsidR="00417B1B">
        <w:t xml:space="preserve">for each protein and each sample </w:t>
      </w:r>
      <w:r>
        <w:t>against both the corresponding β-actin signal and the normal esophageal tissue</w:t>
      </w:r>
      <w:r w:rsidR="00D947D3">
        <w:fldChar w:fldCharType="begin"/>
      </w:r>
      <w:r w:rsidR="00D947D3">
        <w:instrText xml:space="preserve"> ADDIN EN.CITE &lt;EndNote&gt;&lt;Cite&gt;&lt;Author&gt;Pillai-Kastoori&lt;/Author&gt;&lt;Year&gt;2020&lt;/Year&gt;&lt;RecNum&gt;4769&lt;/RecNum&gt;&lt;DisplayText&gt;&lt;style face="superscript"&gt;35&lt;/style&gt;&lt;/DisplayText&gt;&lt;record&gt;&lt;rec-number&gt;4769&lt;/rec-number&gt;&lt;foreign-keys&gt;&lt;key app="EN" db-id="rar2xzpepxv9d0eeewu5t2sat2sw9r5e0505" timestamp="1621801531"&gt;4769&lt;/key&gt;&lt;/foreign-keys&gt;&lt;ref-type name="Journal Article"&gt;17&lt;/ref-type&gt;&lt;contributors&gt;&lt;authors&gt;&lt;author&gt;Pillai-Kastoori, L.&lt;/author&gt;&lt;author&gt;Schutz-Geschwender, A. R.&lt;/author&gt;&lt;author&gt;Harford, J. A.&lt;/author&gt;&lt;/authors&gt;&lt;/contributors&gt;&lt;auth-address&gt;LI-COR Biosciences, 4647 Superior Street, Lincoln, NE, 68504, USA. Electronic address: lakshmi.pillai@licor.com.&amp;#xD;LI-COR Biosciences, 4647 Superior Street, Lincoln, NE, 68504, USA.&lt;/auth-address&gt;&lt;titles&gt;&lt;title&gt;A systematic approach to quantitative Western blot analysis&lt;/title&gt;&lt;secondary-title&gt;Anal Biochem&lt;/secondary-title&gt;&lt;/titles&gt;&lt;periodical&gt;&lt;full-title&gt;Anal Biochem&lt;/full-title&gt;&lt;/periodical&gt;&lt;pages&gt;113608&lt;/pages&gt;&lt;volume&gt;593&lt;/volume&gt;&lt;keywords&gt;&lt;keyword&gt;Blotting, Western/*methods/standards&lt;/keyword&gt;&lt;keyword&gt;Humans&lt;/keyword&gt;&lt;keyword&gt;Limit of Detection&lt;/keyword&gt;&lt;keyword&gt;Proteins/*analysis&lt;/keyword&gt;&lt;keyword&gt;Reference Values&lt;/keyword&gt;&lt;keyword&gt;Reproducibility of Results&lt;/keyword&gt;&lt;keyword&gt;Jeff A. Harford are employees of LI-COR Biosciences.&lt;/keyword&gt;&lt;/keywords&gt;&lt;dates&gt;&lt;year&gt;2020&lt;/year&gt;&lt;pub-dates&gt;&lt;date&gt;Mar 15&lt;/date&gt;&lt;/pub-dates&gt;&lt;/dates&gt;&lt;isbn&gt;1096-0309 (Electronic)&amp;#xD;0003-2697 (Linking)&lt;/isbn&gt;&lt;accession-num&gt;32007473&lt;/accession-num&gt;&lt;urls&gt;&lt;related-urls&gt;&lt;url&gt;https://www.ncbi.nlm.nih.gov/pubmed/32007473&lt;/url&gt;&lt;/related-urls&gt;&lt;/urls&gt;&lt;electronic-resource-num&gt;10.1016/j.ab.2020.113608&lt;/electronic-resource-num&gt;&lt;/record&gt;&lt;/Cite&gt;&lt;/EndNote&gt;</w:instrText>
      </w:r>
      <w:r w:rsidR="00D947D3">
        <w:fldChar w:fldCharType="separate"/>
      </w:r>
      <w:r w:rsidR="00D947D3" w:rsidRPr="00D947D3">
        <w:rPr>
          <w:noProof/>
          <w:vertAlign w:val="superscript"/>
        </w:rPr>
        <w:t>35</w:t>
      </w:r>
      <w:r w:rsidR="00D947D3">
        <w:fldChar w:fldCharType="end"/>
      </w:r>
      <w:r>
        <w:t xml:space="preserve"> that was loaded onto each gel as a positive control and normali</w:t>
      </w:r>
      <w:r w:rsidR="00465521">
        <w:t>z</w:t>
      </w:r>
      <w:r>
        <w:t>er  (</w:t>
      </w:r>
      <w:hyperlink r:id="rId8" w:history="1">
        <w:r w:rsidR="007B6FBD" w:rsidRPr="003C1D8F">
          <w:rPr>
            <w:rStyle w:val="Hyperlink"/>
          </w:rPr>
          <w:t>https://www.proteinatlas.org/ENSG00000144554-FANCD2/tissue</w:t>
        </w:r>
      </w:hyperlink>
      <w:r>
        <w:t xml:space="preserve">). The values were then ranked and divided into three equal </w:t>
      </w:r>
      <w:proofErr w:type="spellStart"/>
      <w:r>
        <w:t>tertiles</w:t>
      </w:r>
      <w:proofErr w:type="spellEnd"/>
      <w:r>
        <w:t xml:space="preserve"> representing low expression, moderate </w:t>
      </w:r>
      <w:r>
        <w:rPr>
          <w:lang w:val="fr-FR"/>
        </w:rPr>
        <w:t>expression</w:t>
      </w:r>
      <w:r>
        <w:t>, and high expression (</w:t>
      </w:r>
      <w:r w:rsidR="007E7F42">
        <w:t>Figure 4</w:t>
      </w:r>
      <w:r w:rsidRPr="007B6FBD">
        <w:t>). As</w:t>
      </w:r>
      <w:r>
        <w:t xml:space="preserve"> the specimens from incisional biopsies of OED were much smaller in comparison with those obtained from resections of OSCC, the Western blots were performed on a single occasion due to the limited quantity of available protein.  </w:t>
      </w:r>
    </w:p>
    <w:p w14:paraId="0E32F82C" w14:textId="77777777" w:rsidR="001F1F3C" w:rsidRDefault="00857B7D">
      <w:pPr>
        <w:pStyle w:val="Heading3"/>
        <w:rPr>
          <w:color w:val="000000"/>
          <w:sz w:val="24"/>
          <w:szCs w:val="24"/>
          <w:u w:val="single" w:color="000000"/>
        </w:rPr>
      </w:pPr>
      <w:r>
        <w:rPr>
          <w:color w:val="000000"/>
          <w:sz w:val="24"/>
          <w:szCs w:val="24"/>
          <w:u w:val="single" w:color="000000"/>
        </w:rPr>
        <w:t>Data/Statistical Analysis</w:t>
      </w:r>
    </w:p>
    <w:p w14:paraId="546767E1" w14:textId="77777777" w:rsidR="001F1F3C" w:rsidRDefault="001F1F3C">
      <w:pPr>
        <w:pStyle w:val="Body"/>
      </w:pPr>
    </w:p>
    <w:p w14:paraId="1E090FE9" w14:textId="40090B3E"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rPr>
          <w:position w:val="-4"/>
        </w:rPr>
        <w:t>Mann Whitney and Fisher exact tests were used to compare the immunohistochemical and histologic scores of the OED-NT and OED-T</w:t>
      </w:r>
      <w:r>
        <w:rPr>
          <w:position w:val="-4"/>
          <w:lang w:val="pt-PT"/>
        </w:rPr>
        <w:t xml:space="preserve"> lesions. </w:t>
      </w:r>
      <w:r w:rsidR="009942B0">
        <w:rPr>
          <w:position w:val="-4"/>
          <w:lang w:val="pt-PT"/>
        </w:rPr>
        <w:t xml:space="preserve">The Fisher-Freeman-Halton exact test </w:t>
      </w:r>
      <w:r>
        <w:t>was used as a measure of significant difference and comparison between the densitometry ratios of OED-NT and OED-T samples from Western blotting.</w:t>
      </w:r>
      <w:r>
        <w:rPr>
          <w:position w:val="-4"/>
        </w:rPr>
        <w:t xml:space="preserve"> </w:t>
      </w:r>
      <w:r>
        <w:t>Statistical analyses were conducted, using the statistical software IBM SPSS Statistics for Windows, Version 22.0. A p value of less than 0.05 was considered significant.</w:t>
      </w:r>
    </w:p>
    <w:p w14:paraId="4923C099" w14:textId="767CE4C5" w:rsidR="00254E29" w:rsidRDefault="00254E29">
      <w:pPr>
        <w:pStyle w:val="Heading2"/>
        <w:rPr>
          <w:u w:val="single"/>
          <w:lang w:val="pt-PT"/>
        </w:rPr>
      </w:pPr>
    </w:p>
    <w:p w14:paraId="3061459D" w14:textId="77777777" w:rsidR="00254E29" w:rsidRPr="00254E29" w:rsidRDefault="00254E29" w:rsidP="00254E29">
      <w:pPr>
        <w:pStyle w:val="Body"/>
        <w:rPr>
          <w:lang w:val="pt-PT"/>
        </w:rPr>
      </w:pPr>
    </w:p>
    <w:p w14:paraId="5A83345E" w14:textId="77777777" w:rsidR="00254E29" w:rsidRDefault="00254E29">
      <w:pPr>
        <w:pStyle w:val="Heading2"/>
        <w:rPr>
          <w:u w:val="single"/>
          <w:lang w:val="pt-PT"/>
        </w:rPr>
      </w:pPr>
    </w:p>
    <w:p w14:paraId="5CB42A12" w14:textId="7BA0950E" w:rsidR="001F1F3C" w:rsidRDefault="00857B7D">
      <w:pPr>
        <w:pStyle w:val="Heading2"/>
        <w:rPr>
          <w:u w:val="single"/>
        </w:rPr>
      </w:pPr>
      <w:r>
        <w:rPr>
          <w:u w:val="single"/>
          <w:lang w:val="pt-PT"/>
        </w:rPr>
        <w:t>Results</w:t>
      </w:r>
    </w:p>
    <w:p w14:paraId="06BED8DF" w14:textId="77777777" w:rsidR="001F1F3C" w:rsidRDefault="001F1F3C">
      <w:pPr>
        <w:pStyle w:val="Body"/>
      </w:pPr>
    </w:p>
    <w:p w14:paraId="62929ECD" w14:textId="77777777"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rPr>
          <w:b/>
          <w:bCs/>
          <w:u w:val="single"/>
        </w:rPr>
      </w:pPr>
      <w:r>
        <w:rPr>
          <w:u w:val="single"/>
        </w:rPr>
        <w:t>Patient outcomes</w:t>
      </w:r>
      <w:r>
        <w:rPr>
          <w:b/>
          <w:bCs/>
          <w:u w:val="single"/>
        </w:rPr>
        <w:t xml:space="preserve"> </w:t>
      </w:r>
    </w:p>
    <w:p w14:paraId="2DE31CBA" w14:textId="3F853171"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he demographic and clinicopathologic details of the 40 patients included in this study are summari</w:t>
      </w:r>
      <w:r w:rsidR="00465521">
        <w:t>z</w:t>
      </w:r>
      <w:r>
        <w:t xml:space="preserve">ed in Table </w:t>
      </w:r>
      <w:r w:rsidR="00254E29">
        <w:t>3</w:t>
      </w:r>
      <w:r>
        <w:t>. As previously published</w:t>
      </w:r>
      <w:r w:rsidR="00E80179">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E80179">
        <w:instrText xml:space="preserve"> ADDIN EN.CITE </w:instrText>
      </w:r>
      <w:r w:rsidR="00E80179">
        <w:fldChar w:fldCharType="begin">
          <w:fldData xml:space="preserve">PEVuZE5vdGU+PENpdGU+PEF1dGhvcj5IbzwvQXV0aG9yPjxZZWFyPjIwMTI8L1llYXI+PFJlY051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5NjktOTc2PC9wYWdl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</w:fldData>
        </w:fldChar>
      </w:r>
      <w:r w:rsidR="00E80179">
        <w:instrText xml:space="preserve"> ADDIN EN.CITE.DATA </w:instrText>
      </w:r>
      <w:r w:rsidR="00E80179">
        <w:fldChar w:fldCharType="end"/>
      </w:r>
      <w:r w:rsidR="00E80179">
        <w:fldChar w:fldCharType="separate"/>
      </w:r>
      <w:r w:rsidR="00E80179" w:rsidRPr="00E80179">
        <w:rPr>
          <w:noProof/>
          <w:vertAlign w:val="superscript"/>
        </w:rPr>
        <w:t>1</w:t>
      </w:r>
      <w:r w:rsidR="00E80179">
        <w:fldChar w:fldCharType="end"/>
      </w:r>
      <w:r>
        <w:t xml:space="preserve"> , the malignant transforming (OED-T) group had a higher proportion of non-smokers (p =</w:t>
      </w:r>
      <w:r w:rsidR="00465521">
        <w:t xml:space="preserve"> </w:t>
      </w:r>
      <w:r>
        <w:t>0.05), lateral tongue lesions (p = 0.01) and non-homogenous OED (p = 0.001) when compared with the non-transforming (OED-</w:t>
      </w:r>
      <w:r>
        <w:rPr>
          <w:lang w:val="de-DE"/>
        </w:rPr>
        <w:t xml:space="preserve">NT) </w:t>
      </w:r>
      <w:r>
        <w:rPr>
          <w:lang w:val="fr-FR"/>
        </w:rPr>
        <w:t xml:space="preserve">group. </w:t>
      </w:r>
      <w:r>
        <w:t>The median follow-up period was 5.3 years (range 0 - 21 years) with a median of 3.4 years (range 0 - 14 years) for the NT group and 6.9 (range 1 – 21 years) for the T group.</w:t>
      </w:r>
    </w:p>
    <w:p w14:paraId="7CD1E7E1" w14:textId="136BECF9"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he median time to malignant transformation was 3.4 years (range 0 – 7.6 years).  The dysplasia binary score at first, diagnostic biopsy was not significantly different between the groups, with 5/17 (29%) transformers classified as high risk (group 0) compared with 3/23 (13%) non-transformers (p=0.189). These 3 OED-NT patients were progression-free for 18, 52 and 107 months, respectively, following diagnosis</w:t>
      </w:r>
      <w:r w:rsidR="00F63FD2">
        <w:t xml:space="preserve"> and were monitored clinically</w:t>
      </w:r>
      <w:r>
        <w:t xml:space="preserve">. The median time to malignant transformation for OED-T in patients with the higher risk binary score (group 0) at diagnosis was 14.8 months when compared with OED-T with a low-risk binary score (group 1), 44.7 months (p = 0.1). </w:t>
      </w:r>
    </w:p>
    <w:p w14:paraId="1BB99A8D" w14:textId="77777777" w:rsidR="001F1F3C" w:rsidRDefault="00857B7D">
      <w:pPr>
        <w:pStyle w:val="Heading3"/>
        <w:rPr>
          <w:color w:val="000000"/>
          <w:sz w:val="24"/>
          <w:szCs w:val="24"/>
          <w:u w:val="single" w:color="000000"/>
        </w:rPr>
      </w:pPr>
      <w:r>
        <w:rPr>
          <w:color w:val="000000"/>
          <w:sz w:val="24"/>
          <w:szCs w:val="24"/>
          <w:u w:val="single" w:color="000000"/>
        </w:rPr>
        <w:t>FANCD2 immunohistochemistry</w:t>
      </w:r>
    </w:p>
    <w:p w14:paraId="3A6AD7C8" w14:textId="77777777" w:rsidR="001F1F3C" w:rsidRDefault="001F1F3C">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2FE4F537" w14:textId="2E6ED058"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he</w:t>
      </w:r>
      <w:r w:rsidR="004D3044">
        <w:t xml:space="preserve"> hist</w:t>
      </w:r>
      <w:r>
        <w:t xml:space="preserve">ologically normal, oral epithelium adjacent to dysplastic areas did not show any immunostaining (Figure 1A). The dysplastic epithelium </w:t>
      </w:r>
      <w:r>
        <w:rPr>
          <w:i/>
          <w:iCs/>
          <w:lang w:val="it-IT"/>
        </w:rPr>
        <w:t>per se</w:t>
      </w:r>
      <w:r>
        <w:t xml:space="preserve"> showed variable, moderate to strong, nuclear and cytoplasmic staining (Figure 1A, B). Staining was absent in areas of microinvasion (Figure 1C, D) and did not seem related to the intensity or pattern of </w:t>
      </w:r>
      <w:r>
        <w:lastRenderedPageBreak/>
        <w:t>inflammat</w:t>
      </w:r>
      <w:r w:rsidR="00885D72">
        <w:t>ory react</w:t>
      </w:r>
      <w:r>
        <w:t xml:space="preserve">ion in the underlying stroma (Figures 1 and 2). In OSCC derived from OED-T, both intensity and distribution of the staining were reduced compared with the initial diagnostic biopsy from the same patient (Table </w:t>
      </w:r>
      <w:r w:rsidR="00254E29">
        <w:t>4</w:t>
      </w:r>
      <w:r>
        <w:t xml:space="preserve">). </w:t>
      </w:r>
      <w:r>
        <w:tab/>
      </w:r>
    </w:p>
    <w:p w14:paraId="7DA0057C" w14:textId="73C6852E"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he locali</w:t>
      </w:r>
      <w:r w:rsidR="00885D72">
        <w:t>z</w:t>
      </w:r>
      <w:r>
        <w:t xml:space="preserve">ation, intensity and distribution of the immunostaining in OED-NT, OED-T and paired OSCC are detailed in Table </w:t>
      </w:r>
      <w:r w:rsidR="00254E29">
        <w:t>4</w:t>
      </w:r>
      <w:r>
        <w:t xml:space="preserve">.  A decreased intensity of both nuclear and cytoplasmic FANCD2 staining was observed in the initial, diagnostic biopsies of OED-T when compared with OED-NT (Figure 2), but the distribution of staining was not statistically different (Table </w:t>
      </w:r>
      <w:r w:rsidR="00254E29">
        <w:t>4</w:t>
      </w:r>
      <w:r>
        <w:t xml:space="preserve">). On this basis, the quantitative rather than qualitative quality of the staining was deemed worthy of further analysis. </w:t>
      </w:r>
    </w:p>
    <w:p w14:paraId="7EFF6353" w14:textId="19783127" w:rsidR="001F1F3C" w:rsidRDefault="00E30B63">
      <w:pPr>
        <w:pStyle w:val="Body"/>
        <w:spacing w:line="480" w:lineRule="auto"/>
      </w:pPr>
      <w:bookmarkStart w:id="4" w:name="_Hlk71898773"/>
      <w:r>
        <w:t xml:space="preserve">A composite FANCD2-Histology OED score was devised whereby three characteristics were assigned a binary code of 0 or 1 and the scores were summed to give the final value. </w:t>
      </w:r>
      <w:r w:rsidR="00857B7D">
        <w:t xml:space="preserve">The </w:t>
      </w:r>
      <w:r>
        <w:t xml:space="preserve">variables </w:t>
      </w:r>
      <w:r w:rsidR="00857B7D">
        <w:t>score</w:t>
      </w:r>
      <w:r>
        <w:t xml:space="preserve">d were </w:t>
      </w:r>
      <w:r w:rsidR="00857B7D">
        <w:t xml:space="preserve">FANCD2 nuclear </w:t>
      </w:r>
      <w:r>
        <w:t xml:space="preserve">intensity of immunostaining, FANCD2 </w:t>
      </w:r>
      <w:r w:rsidR="00857B7D">
        <w:t xml:space="preserve">cytoplasmic intensity of immunostaining </w:t>
      </w:r>
      <w:proofErr w:type="gramStart"/>
      <w:r>
        <w:t xml:space="preserve">and </w:t>
      </w:r>
      <w:r w:rsidR="00857B7D">
        <w:t xml:space="preserve"> histologic</w:t>
      </w:r>
      <w:proofErr w:type="gramEnd"/>
      <w:r w:rsidR="00857B7D">
        <w:t xml:space="preserve"> assessment of the </w:t>
      </w:r>
      <w:r w:rsidR="00A56DCD">
        <w:t>OED</w:t>
      </w:r>
      <w:r w:rsidR="00857B7D">
        <w:t xml:space="preserve"> epithelium</w:t>
      </w:r>
      <w:r>
        <w:t>.</w:t>
      </w:r>
      <w:bookmarkEnd w:id="4"/>
      <w:r w:rsidR="00857B7D">
        <w:t xml:space="preserve"> Specifically, absent/weak nuclear or cytoplasmic immunostaining and histologically severe dysplasia/carcinoma-in-situ/OSCC were each assigned 0; moderate/strong nuclear or cytoplasmic stain and histologically mild/moderate dysplasia were each assigned 1.  As an example, a case of severe dysplasia (0) with absent/weak nuclear staining (0) and moderate/strong cytoplasmic stain (1) would yield a summation score of  0 + 0 + 1 = 1.</w:t>
      </w:r>
    </w:p>
    <w:p w14:paraId="26925BF8" w14:textId="27B66EF4" w:rsidR="001F1F3C" w:rsidRDefault="00857B7D">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Further statistical analysis showed that the FANCD2-Histology OED summation score was confidently related to malignant transformation (p=0.005) (Table </w:t>
      </w:r>
      <w:r w:rsidR="00254E29">
        <w:t>5</w:t>
      </w:r>
      <w:r>
        <w:t xml:space="preserve">), a summation value cut-off of ≤1 being significantly associated with a higher risk of transformation (p=0.001). Eighty-three percent (10/12) of patients with a low (≤1) score across the whole cohort went on to develop OSCC compared with 25% (7/28) of patients with a high (≥2) score. The diagnostic biopsies for the 7 OED-T lesions with a ≥2 score were </w:t>
      </w:r>
      <w:r w:rsidR="004D3044">
        <w:t xml:space="preserve">taken </w:t>
      </w:r>
      <w:r>
        <w:t xml:space="preserve">a median of 5.8 years (range </w:t>
      </w:r>
      <w:r>
        <w:lastRenderedPageBreak/>
        <w:t xml:space="preserve">0.3-7.0 years) prior to the date of malignant transformation, whereas those from the 10 OED-T lesions with a ≤1 score were taken a median of 2.4 years prior to malignant transformation (range 0.2-5.3 years). Of the 2 OED-NT lesions with a score ≤1 (Table </w:t>
      </w:r>
      <w:r w:rsidR="00254E29">
        <w:t>5</w:t>
      </w:r>
      <w:r>
        <w:t xml:space="preserve">), one corresponded to a severe dysplasia which was promptly excised, the patient then being progression free for 52 months; and the other to a mild dysplasia which has been progression-free for 19 months. In all 15 of the available OSCCs which had arisen from OED-T, the reduced FANCD2 immunostaining mentioned above was reflected in a correspondingly low score (Table </w:t>
      </w:r>
      <w:r w:rsidR="00254E29">
        <w:t>5</w:t>
      </w:r>
      <w:r>
        <w:t xml:space="preserve">). </w:t>
      </w:r>
    </w:p>
    <w:p w14:paraId="1F2EE2D1" w14:textId="36AC43FF" w:rsidR="001F1F3C" w:rsidRPr="0023320C" w:rsidRDefault="00857B7D" w:rsidP="0023320C">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he FANCD2-Histology OED score was not significantly different when the following parameters were assessed: age, gender, site of lesions, appearance of lesion, smoking or alcohol history and time to transformation; though, predictably</w:t>
      </w:r>
      <w:r w:rsidR="00275E5F">
        <w:t>,</w:t>
      </w:r>
      <w:r>
        <w:t xml:space="preserve"> was associated with grade of dysplasia (p&lt;0.0005). However, the FANCD2-Histology OED score was a better predictor of transformation than histology alone, with  5/12 dysplasia of low to moderate grade being correctly predicted as transformers by the FANCD2-</w:t>
      </w:r>
      <w:r w:rsidR="005B7BA5">
        <w:t xml:space="preserve">Histology </w:t>
      </w:r>
      <w:r>
        <w:t xml:space="preserve">OED score. </w:t>
      </w:r>
    </w:p>
    <w:p w14:paraId="64C02372" w14:textId="77777777" w:rsidR="001F1F3C" w:rsidRDefault="00857B7D">
      <w:pPr>
        <w:pStyle w:val="Heading3"/>
        <w:rPr>
          <w:color w:val="000000"/>
          <w:sz w:val="24"/>
          <w:szCs w:val="24"/>
          <w:u w:val="single" w:color="000000"/>
        </w:rPr>
      </w:pPr>
      <w:r>
        <w:rPr>
          <w:color w:val="000000"/>
          <w:sz w:val="24"/>
          <w:szCs w:val="24"/>
          <w:u w:val="single" w:color="000000"/>
        </w:rPr>
        <w:t>FANCD2 and associated protein expression</w:t>
      </w:r>
    </w:p>
    <w:p w14:paraId="3A1CBD1B" w14:textId="77777777" w:rsidR="001F1F3C" w:rsidRDefault="001F1F3C">
      <w:pPr>
        <w:pStyle w:val="Body"/>
      </w:pPr>
    </w:p>
    <w:p w14:paraId="7B8F95D6" w14:textId="360127B6" w:rsidR="001F1F3C" w:rsidRDefault="00857B7D">
      <w:pPr>
        <w:pStyle w:val="CommentText"/>
        <w:spacing w:line="480" w:lineRule="auto"/>
        <w:rPr>
          <w:sz w:val="24"/>
          <w:szCs w:val="24"/>
        </w:rPr>
      </w:pPr>
      <w:r>
        <w:rPr>
          <w:sz w:val="24"/>
          <w:szCs w:val="24"/>
        </w:rPr>
        <w:t>No significant differences in the normali</w:t>
      </w:r>
      <w:r w:rsidR="00885D72">
        <w:rPr>
          <w:sz w:val="24"/>
          <w:szCs w:val="24"/>
        </w:rPr>
        <w:t>z</w:t>
      </w:r>
      <w:r>
        <w:rPr>
          <w:sz w:val="24"/>
          <w:szCs w:val="24"/>
        </w:rPr>
        <w:t xml:space="preserve">ed expression of β-actin, ATR, CHK1 and FANCG were observed between OED-T and OED-NT lesions (Table </w:t>
      </w:r>
      <w:r w:rsidR="00254E29">
        <w:rPr>
          <w:sz w:val="24"/>
          <w:szCs w:val="24"/>
        </w:rPr>
        <w:t>6</w:t>
      </w:r>
      <w:r>
        <w:rPr>
          <w:sz w:val="24"/>
          <w:szCs w:val="24"/>
        </w:rPr>
        <w:t>; Figure</w:t>
      </w:r>
      <w:r w:rsidR="00254E29">
        <w:rPr>
          <w:sz w:val="24"/>
          <w:szCs w:val="24"/>
        </w:rPr>
        <w:t>s</w:t>
      </w:r>
      <w:r>
        <w:rPr>
          <w:sz w:val="24"/>
          <w:szCs w:val="24"/>
        </w:rPr>
        <w:t xml:space="preserve"> 3</w:t>
      </w:r>
      <w:r w:rsidR="00254E29">
        <w:rPr>
          <w:sz w:val="24"/>
          <w:szCs w:val="24"/>
        </w:rPr>
        <w:t xml:space="preserve"> and 4</w:t>
      </w:r>
      <w:r>
        <w:rPr>
          <w:sz w:val="24"/>
          <w:szCs w:val="24"/>
        </w:rPr>
        <w:t xml:space="preserve">). Significantly reduced expression of FANCD2 (non-ubiquitinated (FANCD2-S) and mono-ubiquitinated </w:t>
      </w:r>
      <w:r w:rsidR="005B7BA5">
        <w:rPr>
          <w:sz w:val="24"/>
          <w:szCs w:val="24"/>
        </w:rPr>
        <w:t xml:space="preserve">(FANCD2-L) </w:t>
      </w:r>
      <w:r>
        <w:rPr>
          <w:sz w:val="24"/>
          <w:szCs w:val="24"/>
        </w:rPr>
        <w:t xml:space="preserve">forms), pFANCD2, </w:t>
      </w:r>
      <w:proofErr w:type="spellStart"/>
      <w:r>
        <w:rPr>
          <w:sz w:val="24"/>
          <w:szCs w:val="24"/>
        </w:rPr>
        <w:t>pATR</w:t>
      </w:r>
      <w:proofErr w:type="spellEnd"/>
      <w:r>
        <w:rPr>
          <w:sz w:val="24"/>
          <w:szCs w:val="24"/>
        </w:rPr>
        <w:t xml:space="preserve">, pCHK1 and </w:t>
      </w:r>
      <w:proofErr w:type="spellStart"/>
      <w:r>
        <w:rPr>
          <w:sz w:val="24"/>
          <w:szCs w:val="24"/>
        </w:rPr>
        <w:t>pFANCG</w:t>
      </w:r>
      <w:proofErr w:type="spellEnd"/>
      <w:r>
        <w:rPr>
          <w:sz w:val="24"/>
          <w:szCs w:val="24"/>
        </w:rPr>
        <w:t xml:space="preserve"> were observed in OED-T prior to malignant transformation, with the FANCD2, pFANCD2 and </w:t>
      </w:r>
      <w:proofErr w:type="spellStart"/>
      <w:r>
        <w:rPr>
          <w:sz w:val="24"/>
          <w:szCs w:val="24"/>
        </w:rPr>
        <w:t>pFANCG</w:t>
      </w:r>
      <w:proofErr w:type="spellEnd"/>
      <w:r>
        <w:rPr>
          <w:sz w:val="24"/>
          <w:szCs w:val="24"/>
        </w:rPr>
        <w:t xml:space="preserve"> observations mirrored in the control OSCC </w:t>
      </w:r>
      <w:proofErr w:type="spellStart"/>
      <w:r>
        <w:rPr>
          <w:sz w:val="24"/>
          <w:szCs w:val="24"/>
        </w:rPr>
        <w:t>tumour</w:t>
      </w:r>
      <w:proofErr w:type="spellEnd"/>
      <w:r>
        <w:rPr>
          <w:sz w:val="24"/>
          <w:szCs w:val="24"/>
        </w:rPr>
        <w:t xml:space="preserve"> tissue. These parameters did not correlate with any clinicopathologic features such as site or smoking history. The median ratio of mono-</w:t>
      </w:r>
      <w:r>
        <w:rPr>
          <w:sz w:val="24"/>
          <w:szCs w:val="24"/>
        </w:rPr>
        <w:lastRenderedPageBreak/>
        <w:t>ubiquitinated</w:t>
      </w:r>
      <w:r w:rsidR="00D93588">
        <w:rPr>
          <w:sz w:val="24"/>
          <w:szCs w:val="24"/>
        </w:rPr>
        <w:t xml:space="preserve"> </w:t>
      </w:r>
      <w:r>
        <w:rPr>
          <w:sz w:val="24"/>
          <w:szCs w:val="24"/>
        </w:rPr>
        <w:t xml:space="preserve">: non-ubiquitinated forms of FANCD2 (an indication of activation of the FA pathway) were 0.9 and 0 for OED-NT and OED-T, respectively (p &lt; 0.001). </w:t>
      </w:r>
    </w:p>
    <w:p w14:paraId="4E743B90" w14:textId="77777777" w:rsidR="001F1F3C" w:rsidRDefault="001F1F3C">
      <w:pPr>
        <w:pStyle w:val="Heading2"/>
        <w:rPr>
          <w:u w:val="single"/>
        </w:rPr>
      </w:pPr>
    </w:p>
    <w:p w14:paraId="5C1DD0DD" w14:textId="77777777" w:rsidR="001F1F3C" w:rsidRDefault="00857B7D">
      <w:pPr>
        <w:pStyle w:val="Heading2"/>
        <w:rPr>
          <w:u w:val="single"/>
        </w:rPr>
      </w:pPr>
      <w:r>
        <w:rPr>
          <w:u w:val="single"/>
          <w:lang w:val="en-US"/>
        </w:rPr>
        <w:t>Discussion</w:t>
      </w:r>
    </w:p>
    <w:p w14:paraId="7EE2880C" w14:textId="77777777" w:rsidR="001F1F3C" w:rsidRDefault="001F1F3C">
      <w:pPr>
        <w:pStyle w:val="Body"/>
      </w:pPr>
    </w:p>
    <w:p w14:paraId="538A256D" w14:textId="5A3D2D76"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The propensity for patients with the cancer prone syndrome, Fanconi </w:t>
      </w:r>
      <w:proofErr w:type="spellStart"/>
      <w:r>
        <w:t>Anaemia</w:t>
      </w:r>
      <w:proofErr w:type="spellEnd"/>
      <w:r>
        <w:t xml:space="preserve">, to increased incidence of HNSCC </w:t>
      </w:r>
      <w:r>
        <w:fldChar w:fldCharType="begin">
          <w:fldData xml:space="preserve">PEVuZE5vdGU+PENpdGU+PEF1dGhvcj5SZWVkPC9BdXRob3I+PFllYXI+MTk4MzwvWWVhcj48UmVj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Q2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</w:fldData>
        </w:fldChar>
      </w:r>
      <w:r w:rsidR="004313DA">
        <w:instrText xml:space="preserve"> ADDIN EN.CITE </w:instrText>
      </w:r>
      <w:r w:rsidR="004313DA">
        <w:fldChar w:fldCharType="begin">
          <w:fldData xml:space="preserve">PEVuZE5vdGU+PENpdGU+PEF1dGhvcj5SZWVkPC9BdXRob3I+PFllYXI+MTk4MzwvWWVhcj48UmVj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</w:fldData>
        </w:fldChar>
      </w:r>
      <w:r w:rsidR="004313DA">
        <w:instrText xml:space="preserve"> ADDIN EN.CITE.DATA </w:instrText>
      </w:r>
      <w:r w:rsidR="004313DA">
        <w:fldChar w:fldCharType="end"/>
      </w:r>
      <w:r>
        <w:fldChar w:fldCharType="separate"/>
      </w:r>
      <w:r w:rsidR="004313DA" w:rsidRPr="004313DA">
        <w:rPr>
          <w:noProof/>
          <w:vertAlign w:val="superscript"/>
        </w:rPr>
        <w:t>12,13</w:t>
      </w:r>
      <w:r>
        <w:fldChar w:fldCharType="end"/>
      </w:r>
      <w:r>
        <w:t xml:space="preserve"> and the evidence that individuals with reduced, systemic, double strand break repair capacity are more prone to develop head and neck cancer</w:t>
      </w:r>
      <w:r w:rsidR="004313DA">
        <w:fldChar w:fldCharType="begin"/>
      </w:r>
      <w:r w:rsidR="004313DA">
        <w:instrText xml:space="preserve"> ADDIN EN.CITE &lt;EndNote&gt;&lt;Cite&gt;&lt;Author&gt;Moldovan&lt;/Author&gt;&lt;Year&gt;2009&lt;/Year&gt;&lt;RecNum&gt;1202&lt;/RecNum&gt;&lt;DisplayText&gt;&lt;style face="superscript"&gt;16&lt;/style&gt;&lt;/DisplayText&gt;&lt;record&gt;&lt;rec-number&gt;1202&lt;/rec-number&gt;&lt;foreign-keys&gt;&lt;key app="EN" db-id="rar2xzpepxv9d0eeewu5t2sat2sw9r5e0505" timestamp="1411725194"&gt;1202&lt;/key&gt;&lt;/foreign-keys&gt;&lt;ref-type name="Journal Article"&gt;17&lt;/ref-type&gt;&lt;contributors&gt;&lt;authors&gt;&lt;author&gt;Moldovan, G. L.&lt;/author&gt;&lt;author&gt;D&amp;apos;Andrea, A. D.&lt;/author&gt;&lt;/authors&gt;&lt;/contributors&gt;&lt;auth-address&gt;Department of Radiation Oncology, Dana-Farber Cancer Institute, Harvard Medical School, Boston, MA 02215, USA.&lt;/auth-address&gt;&lt;titles&gt;&lt;title&gt;How the fanconi anemia pathway guards the genome&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223-49&lt;/pages&gt;&lt;volume&gt;43&lt;/volume&gt;&lt;keywords&gt;&lt;keyword&gt;Animals&lt;/keyword&gt;&lt;keyword&gt;*DNA Repair&lt;/keyword&gt;&lt;keyword&gt;Fanconi Anemia Complementation Group Proteins/*metabolism&lt;/keyword&gt;&lt;keyword&gt;Genome&lt;/keyword&gt;&lt;keyword&gt;Humans&lt;/keyword&gt;&lt;keyword&gt;*Metabolic Networks and Pathways&lt;/keyword&gt;&lt;/keywords&gt;&lt;dates&gt;&lt;year&gt;2009&lt;/year&gt;&lt;/dates&gt;&lt;isbn&gt;1545-2948 (Electronic)&amp;#xD;0066-4197 (Linking)&lt;/isbn&gt;&lt;accession-num&gt;19686080&lt;/accession-num&gt;&lt;urls&gt;&lt;related-urls&gt;&lt;url&gt;https://www.ncbi.nlm.nih.gov/pubmed/19686080&lt;/url&gt;&lt;/related-urls&gt;&lt;/urls&gt;&lt;custom2&gt;PMC2830711&lt;/custom2&gt;&lt;electronic-resource-num&gt;10.1146/annurev-genet-102108-134222&lt;/electronic-resource-num&gt;&lt;/record&gt;&lt;/Cite&gt;&lt;/EndNote&gt;</w:instrText>
      </w:r>
      <w:r w:rsidR="004313DA">
        <w:fldChar w:fldCharType="separate"/>
      </w:r>
      <w:r w:rsidR="004313DA" w:rsidRPr="004313DA">
        <w:rPr>
          <w:noProof/>
          <w:vertAlign w:val="superscript"/>
        </w:rPr>
        <w:t>16</w:t>
      </w:r>
      <w:r w:rsidR="004313DA">
        <w:fldChar w:fldCharType="end"/>
      </w:r>
      <w:r>
        <w:t xml:space="preserve"> both suggest a role for this pathway in HNSCC. It has further been suggested that activation of the DNA damage response might be protective in the early stages of oral carcinogenesis, but that progressive deregulation over time could eventually result in the failure to suppress malignant transformation</w:t>
      </w:r>
      <w:r w:rsidR="004313DA">
        <w:fldChar w:fldCharType="begin">
          <w:fldData xml:space="preserve">PEVuZE5vdGU+PENpdGU+PEF1dGhvcj5MZXVuZzwvQXV0aG9yPjxZZWFyPjIwMTc8L1llYXI+PFJl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UyMi01Mjg8L3BhZ2VzPjx2b2x1bWU+NzE8L3ZvbHVtZT48bnVtYmVyPjQ8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</w:fldData>
        </w:fldChar>
      </w:r>
      <w:r w:rsidR="00D947D3">
        <w:instrText xml:space="preserve"> ADDIN EN.CITE </w:instrText>
      </w:r>
      <w:r w:rsidR="00D947D3">
        <w:fldChar w:fldCharType="begin">
          <w:fldData xml:space="preserve">PEVuZE5vdGU+PENpdGU+PEF1dGhvcj5MZXVuZzwvQXV0aG9yPjxZZWFyPjIwMTc8L1llYXI+PFJl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</w:fldData>
        </w:fldChar>
      </w:r>
      <w:r w:rsidR="00D947D3">
        <w:instrText xml:space="preserve"> ADDIN EN.CITE.DATA </w:instrText>
      </w:r>
      <w:r w:rsidR="00D947D3">
        <w:fldChar w:fldCharType="end"/>
      </w:r>
      <w:r w:rsidR="004313DA">
        <w:fldChar w:fldCharType="separate"/>
      </w:r>
      <w:r w:rsidR="00D947D3" w:rsidRPr="00D947D3">
        <w:rPr>
          <w:noProof/>
          <w:vertAlign w:val="superscript"/>
        </w:rPr>
        <w:t>36</w:t>
      </w:r>
      <w:r w:rsidR="004313DA">
        <w:fldChar w:fldCharType="end"/>
      </w:r>
      <w:r>
        <w:t xml:space="preserve">. Our hypothesis that malignant change in OED involves alteration of the FA pathway is supported by both the immunohistochemical and western blotting data presented here. </w:t>
      </w:r>
    </w:p>
    <w:p w14:paraId="5120DB08" w14:textId="77777777" w:rsidR="00C32686" w:rsidRDefault="00C32686">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57AFE358" w14:textId="432BF78D"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We observed an increase in FANCD2 protein expression in </w:t>
      </w:r>
      <w:r w:rsidR="00C32686">
        <w:t>OED</w:t>
      </w:r>
      <w:r>
        <w:t xml:space="preserve"> followed by its loss at the point of malignant </w:t>
      </w:r>
      <w:r>
        <w:rPr>
          <w:lang w:val="fr-FR"/>
        </w:rPr>
        <w:t>progression</w:t>
      </w:r>
      <w:r>
        <w:t>.  Such a loss should thus be considered within the context of the presence of OED</w:t>
      </w:r>
      <w:r w:rsidR="004838CA">
        <w:t xml:space="preserve"> </w:t>
      </w:r>
      <w:r w:rsidR="0023320C">
        <w:t>(or OSCC) and</w:t>
      </w:r>
      <w:r>
        <w:t xml:space="preserve"> supports including the grade of OED into the FANCD2-Histology OED score. In the small cohort of histologically normal oral epithelium (obtained from the margins of resected OSCC  </w:t>
      </w:r>
      <w:r>
        <w:rPr>
          <w:lang w:val="pt-PT"/>
        </w:rPr>
        <w:t>specimen</w:t>
      </w:r>
      <w:r>
        <w:t xml:space="preserve">s) used in this study, expression of FANCD2 was not observed. This suggests that, in the absence of OED or OSCC, the lack of FANCD2 expression would indicate only that the Fanconi </w:t>
      </w:r>
      <w:proofErr w:type="spellStart"/>
      <w:r>
        <w:t>Anaemia</w:t>
      </w:r>
      <w:proofErr w:type="spellEnd"/>
      <w:r>
        <w:t xml:space="preserve"> Pathway has not been activated rather than it has been de-activated. </w:t>
      </w:r>
    </w:p>
    <w:p w14:paraId="11B18801" w14:textId="01EE7C64"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lastRenderedPageBreak/>
        <w:t xml:space="preserve">In relation to prediction of malignant transformation, </w:t>
      </w:r>
      <w:r>
        <w:rPr>
          <w:lang w:val="da-DK"/>
        </w:rPr>
        <w:t xml:space="preserve">Rudland et al </w:t>
      </w:r>
      <w:r>
        <w:fldChar w:fldCharType="begin">
          <w:fldData xml:space="preserve">PEVuZE5vdGU+PENpdGU+PEF1dGhvcj5SdWRsYW5kPC9BdXRob3I+PFllYXI+MjAxMDwvWWVhcj48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yOTM1LTQ3PC9wYWdlcz48dm9sdW1lPjE3Njwvdm9sdW1lPjxudW1iZXI+NjwvbnVtYmVyPjxr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</w:fldData>
        </w:fldChar>
      </w:r>
      <w:r w:rsidR="004313DA">
        <w:instrText xml:space="preserve"> ADDIN EN.CITE </w:instrText>
      </w:r>
      <w:r w:rsidR="004313DA">
        <w:fldChar w:fldCharType="begin">
          <w:fldData xml:space="preserve">PEVuZE5vdGU+PENpdGU+PEF1dGhvcj5SdWRsYW5kPC9BdXRob3I+PFllYXI+MjAxMDwvWWVhcj48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yOTM1LTQ3PC9wYWdlcz48dm9sdW1lPjE3Njwvdm9sdW1lPjxudW1iZXI+NjwvbnVtYmVyPjxr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</w:fldData>
        </w:fldChar>
      </w:r>
      <w:r w:rsidR="004313DA">
        <w:instrText xml:space="preserve"> ADDIN EN.CITE.DATA </w:instrText>
      </w:r>
      <w:r w:rsidR="004313DA">
        <w:fldChar w:fldCharType="end"/>
      </w:r>
      <w:r>
        <w:fldChar w:fldCharType="separate"/>
      </w:r>
      <w:r w:rsidR="004313DA" w:rsidRPr="004313DA">
        <w:rPr>
          <w:noProof/>
          <w:vertAlign w:val="superscript"/>
        </w:rPr>
        <w:t>11</w:t>
      </w:r>
      <w:r>
        <w:fldChar w:fldCharType="end"/>
      </w:r>
      <w:r>
        <w:t xml:space="preserve"> suggested that cytoplasmic as well as nuclear FANCD2 immunostaining may be prognostic for breast cancer. Their scoring system also included extent and intensity of immunostaining</w:t>
      </w:r>
      <w:r w:rsidR="004C4330">
        <w:rPr>
          <w:vertAlign w:val="superscript"/>
        </w:rPr>
        <w:t>11</w:t>
      </w:r>
      <w:r>
        <w:t xml:space="preserve">.  We felt that extent of staining would not be appropriate for our OED samples which were small in comparison to resections.  In the present study, the intensity of IHC staining for FANCD2 coupled with a histologic binary dysplasia score correctly predicted malignant transformation in 10/17 (59%) diagnostic biopsy samples obtained prior to transformation, with a </w:t>
      </w:r>
      <w:r>
        <w:rPr>
          <w:rtl/>
        </w:rPr>
        <w:t>‘</w:t>
      </w:r>
      <w:r>
        <w:rPr>
          <w:lang w:val="da-DK"/>
        </w:rPr>
        <w:t>false positive</w:t>
      </w:r>
      <w:r>
        <w:rPr>
          <w:rtl/>
        </w:rPr>
        <w:t xml:space="preserve">’ </w:t>
      </w:r>
      <w:r>
        <w:t>rate of 2/23 (9%) for OED</w:t>
      </w:r>
      <w:r w:rsidR="004C4330">
        <w:t>-NT</w:t>
      </w:r>
      <w:r>
        <w:t xml:space="preserve"> biopsies. This performed better than dysplasia grading alone, either as a binary score or as the current WHO classification</w:t>
      </w:r>
      <w:r w:rsidR="006F6175">
        <w:fldChar w:fldCharType="begin"/>
      </w:r>
      <w:r w:rsidR="004313DA">
        <w:instrText xml:space="preserve"> ADDIN EN.CITE &lt;EndNote&gt;&lt;Cite&gt;&lt;Author&gt;Muller&lt;/Author&gt;&lt;Year&gt;2017&lt;/Year&gt;&lt;RecNum&gt;4177&lt;/RecNum&gt;&lt;DisplayText&gt;&lt;style face="superscript"&gt;24&lt;/style&gt;&lt;/DisplayText&gt;&lt;record&gt;&lt;rec-number&gt;4177&lt;/rec-number&gt;&lt;foreign-keys&gt;&lt;key app="EN" db-id="rar2xzpepxv9d0eeewu5t2sat2sw9r5e0505" timestamp="1551391305"&gt;4177&lt;/key&gt;&lt;/foreign-keys&gt;&lt;ref-type name="Journal Article"&gt;17&lt;/ref-type&gt;&lt;contributors&gt;&lt;authors&gt;&lt;author&gt;Muller, S.&lt;/author&gt;&lt;/authors&gt;&lt;/contributors&gt;&lt;auth-address&gt;Emory University School of Medicine, Atlanta Oral Pathology, 2701 N. Decatur Road, Decatur, GA, 30033, USA. smullerdmd@gmail.com.&lt;/auth-address&gt;&lt;titles&gt;&lt;title&gt;Update from the 4th Edition of the World Health Organization of Head and Neck Tumours: Tumours of the Oral Cavity and Mobile Tongue&lt;/title&gt;&lt;secondary-title&gt;Head Neck Pathol&lt;/secondary-title&gt;&lt;/titles&gt;&lt;periodical&gt;&lt;full-title&gt;Head Neck Pathol&lt;/full-title&gt;&lt;abbr-1&gt;Head and neck pathology&lt;/abbr-1&gt;&lt;/periodical&gt;&lt;pages&gt;33-40&lt;/pages&gt;&lt;volume&gt;11&lt;/volume&gt;&lt;number&gt;1&lt;/number&gt;&lt;keywords&gt;&lt;keyword&gt;Humans&lt;/keyword&gt;&lt;keyword&gt;Mouth Neoplasms/*classification/pathology&lt;/keyword&gt;&lt;keyword&gt;Tongue Neoplasms/*classification/pathology&lt;/keyword&gt;&lt;keyword&gt;World Health Organization&lt;/keyword&gt;&lt;keyword&gt;Dysplasia&lt;/keyword&gt;&lt;keyword&gt;Mobile tongue&lt;/keyword&gt;&lt;keyword&gt;Oral cavity&lt;/keyword&gt;&lt;keyword&gt;Proliferative verrucous leukoplakia&lt;/keyword&gt;&lt;keyword&gt;Squamous cell&lt;/keyword&gt;&lt;keyword&gt;Who&lt;/keyword&gt;&lt;/keywords&gt;&lt;dates&gt;&lt;year&gt;2017&lt;/year&gt;&lt;pub-dates&gt;&lt;date&gt;Mar&lt;/date&gt;&lt;/pub-dates&gt;&lt;/dates&gt;&lt;isbn&gt;1936-0568 (Electronic)&amp;#xD;1936-055X (Linking)&lt;/isbn&gt;&lt;accession-num&gt;28247230&lt;/accession-num&gt;&lt;urls&gt;&lt;related-urls&gt;&lt;url&gt;https://www.ncbi.nlm.nih.gov/pubmed/28247230&lt;/url&gt;&lt;/related-urls&gt;&lt;/urls&gt;&lt;custom2&gt;PMC5340733&lt;/custom2&gt;&lt;electronic-resource-num&gt;10.1007/s12105-017-0792-3&lt;/electronic-resource-num&gt;&lt;/record&gt;&lt;/Cite&gt;&lt;/EndNote&gt;</w:instrText>
      </w:r>
      <w:r w:rsidR="006F6175">
        <w:fldChar w:fldCharType="separate"/>
      </w:r>
      <w:r w:rsidR="004313DA" w:rsidRPr="004313DA">
        <w:rPr>
          <w:noProof/>
          <w:vertAlign w:val="superscript"/>
        </w:rPr>
        <w:t>24</w:t>
      </w:r>
      <w:r w:rsidR="006F6175">
        <w:fldChar w:fldCharType="end"/>
      </w:r>
      <w:r>
        <w:t xml:space="preserve">. The significantly different rates of malignant transformation observed between patients with low intensity FANCD2 (10/12: 83%) expression and higher intensity FANCD2 (7/28: 25%) expression further support its potential </w:t>
      </w:r>
      <w:r w:rsidR="00AC7C9B">
        <w:t xml:space="preserve">for </w:t>
      </w:r>
      <w:r w:rsidR="00FC2F89">
        <w:t xml:space="preserve">assessing </w:t>
      </w:r>
      <w:r>
        <w:t xml:space="preserve">the risk of </w:t>
      </w:r>
      <w:r>
        <w:rPr>
          <w:lang w:val="da-DK"/>
        </w:rPr>
        <w:t xml:space="preserve">carcinogenesis. </w:t>
      </w:r>
      <w:r w:rsidR="00FC2F89">
        <w:rPr>
          <w:lang w:val="da-DK"/>
        </w:rPr>
        <w:t xml:space="preserve">In turn, </w:t>
      </w:r>
      <w:r>
        <w:t xml:space="preserve">the value in the novel score may be in better identifying lesions which will </w:t>
      </w:r>
      <w:r w:rsidR="00AC7C9B">
        <w:t xml:space="preserve">not </w:t>
      </w:r>
      <w:r>
        <w:t>transform, itself a potentially valuable clinical stratification for affected patients.</w:t>
      </w:r>
    </w:p>
    <w:p w14:paraId="5DF70686" w14:textId="77777777" w:rsidR="00C32686" w:rsidRDefault="00C32686" w:rsidP="0023320C">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7BDDD430" w14:textId="3DB06458" w:rsidR="00C32686" w:rsidRDefault="00857B7D" w:rsidP="0023320C">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In this analysis, moderate dysplasia was classified together with mild dysplasia as </w:t>
      </w:r>
      <w:r>
        <w:rPr>
          <w:rtl/>
        </w:rPr>
        <w:t>‘</w:t>
      </w:r>
      <w:r>
        <w:t>low risk</w:t>
      </w:r>
      <w:r>
        <w:rPr>
          <w:rtl/>
        </w:rPr>
        <w:t xml:space="preserve">’ </w:t>
      </w:r>
      <w:r>
        <w:t xml:space="preserve">while severe dysplasia was classified as </w:t>
      </w:r>
      <w:r>
        <w:rPr>
          <w:rtl/>
        </w:rPr>
        <w:t>‘</w:t>
      </w:r>
      <w:r>
        <w:t>high risk</w:t>
      </w:r>
      <w:r>
        <w:rPr>
          <w:rtl/>
        </w:rPr>
        <w:t>’</w:t>
      </w:r>
      <w:r>
        <w:t xml:space="preserve">. Other researchers have classified moderate dysplasia as </w:t>
      </w:r>
      <w:r>
        <w:rPr>
          <w:rtl/>
        </w:rPr>
        <w:t>‘</w:t>
      </w:r>
      <w:r>
        <w:t>high risk</w:t>
      </w:r>
      <w:r>
        <w:rPr>
          <w:rtl/>
        </w:rPr>
        <w:t>’</w:t>
      </w:r>
      <w:r>
        <w:t xml:space="preserve">, but discussion in the literature suggests that such binary classifications are simplistic </w:t>
      </w:r>
      <w:r>
        <w:fldChar w:fldCharType="begin">
          <w:fldData xml:space="preserve">PEVuZE5vdGU+PENpdGU+PEF1dGhvcj5XYXJuYWt1bGFzdXJpeWE8L0F1dGhvcj48WWVhcj4yMDA4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</w:fldData>
        </w:fldChar>
      </w:r>
      <w:r w:rsidR="00D947D3">
        <w:instrText xml:space="preserve"> ADDIN EN.CITE </w:instrText>
      </w:r>
      <w:r w:rsidR="00D947D3">
        <w:fldChar w:fldCharType="begin">
          <w:fldData xml:space="preserve">PEVuZE5vdGU+PENpdGU+PEF1dGhvcj5XYXJuYWt1bGFzdXJpeWE8L0F1dGhvcj48WWVhcj4yMDA4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</w:fldData>
        </w:fldChar>
      </w:r>
      <w:r w:rsidR="00D947D3">
        <w:instrText xml:space="preserve"> ADDIN EN.CITE.DATA </w:instrText>
      </w:r>
      <w:r w:rsidR="00D947D3">
        <w:fldChar w:fldCharType="end"/>
      </w:r>
      <w:r>
        <w:fldChar w:fldCharType="separate"/>
      </w:r>
      <w:r w:rsidR="00D947D3" w:rsidRPr="00D947D3">
        <w:rPr>
          <w:noProof/>
          <w:vertAlign w:val="superscript"/>
        </w:rPr>
        <w:t>37,38</w:t>
      </w:r>
      <w:r>
        <w:fldChar w:fldCharType="end"/>
      </w:r>
      <w:r>
        <w:t xml:space="preserve">. Attempts at binary or other </w:t>
      </w:r>
      <w:r>
        <w:rPr>
          <w:lang w:val="fr-FR"/>
        </w:rPr>
        <w:t>classification</w:t>
      </w:r>
      <w:r>
        <w:t xml:space="preserve">s of OED largely rely on histopathologic interpretation, which </w:t>
      </w:r>
      <w:r>
        <w:rPr>
          <w:lang w:val="it-IT"/>
        </w:rPr>
        <w:t xml:space="preserve">are </w:t>
      </w:r>
      <w:r>
        <w:t xml:space="preserve">influenced by intra and inter-observer reliability problems </w:t>
      </w:r>
      <w:r>
        <w:fldChar w:fldCharType="begin">
          <w:fldData xml:space="preserve">PEVuZE5vdGU+PENpdGU+PEF1dGhvcj5LdWphbjwvQXV0aG9yPjxZZWFyPjIwMDc8L1llYXI+PFJl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==
</w:fldData>
        </w:fldChar>
      </w:r>
      <w:r w:rsidR="00D947D3">
        <w:instrText xml:space="preserve"> ADDIN EN.CITE </w:instrText>
      </w:r>
      <w:r w:rsidR="00D947D3">
        <w:fldChar w:fldCharType="begin">
          <w:fldData xml:space="preserve">PEVuZE5vdGU+PENpdGU+PEF1dGhvcj5LdWphbjwvQXV0aG9yPjxZZWFyPjIwMDc8L1llYXI+PFJl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==
</w:fldData>
        </w:fldChar>
      </w:r>
      <w:r w:rsidR="00D947D3">
        <w:instrText xml:space="preserve"> ADDIN EN.CITE.DATA </w:instrText>
      </w:r>
      <w:r w:rsidR="00D947D3">
        <w:fldChar w:fldCharType="end"/>
      </w:r>
      <w:r>
        <w:fldChar w:fldCharType="separate"/>
      </w:r>
      <w:r w:rsidR="00D947D3" w:rsidRPr="00D947D3">
        <w:rPr>
          <w:noProof/>
          <w:vertAlign w:val="superscript"/>
        </w:rPr>
        <w:t>39,40</w:t>
      </w:r>
      <w:r>
        <w:fldChar w:fldCharType="end"/>
      </w:r>
      <w:r>
        <w:t>. It is acknowledged, therefore, that the proposed FANCD2-Histology OED</w:t>
      </w:r>
      <w:r>
        <w:rPr>
          <w:lang w:val="fr-FR"/>
        </w:rPr>
        <w:t xml:space="preserve"> classification </w:t>
      </w:r>
      <w:r>
        <w:t>will have skewed the moderately dysplastic lesions in this study towards a lower risk</w:t>
      </w:r>
      <w:r w:rsidR="00823A0D">
        <w:t xml:space="preserve"> score</w:t>
      </w:r>
      <w:r>
        <w:t>, although still performing better than histopathology alone. The median follow-up period was less in the OED-NT vs</w:t>
      </w:r>
      <w:r w:rsidR="00FC2F89">
        <w:t xml:space="preserve"> </w:t>
      </w:r>
      <w:r>
        <w:t>the OED-</w:t>
      </w:r>
      <w:r>
        <w:rPr>
          <w:lang w:val="fr-FR"/>
        </w:rPr>
        <w:t xml:space="preserve">T group </w:t>
      </w:r>
      <w:r>
        <w:t xml:space="preserve">(3.4 vs 6.9 years, respectively), </w:t>
      </w:r>
      <w:r>
        <w:lastRenderedPageBreak/>
        <w:t xml:space="preserve">and this may account for the 2 OED-NT lesions with low (≤1) FANCD2-Histology OED scores and the 7 OED-T lesions with high (≥2) FANCD2-Histology OED scores, 6 of which were obtained more than 3 years prior to transformation. These data may give some indication as to the sensitivity of our </w:t>
      </w:r>
      <w:r>
        <w:rPr>
          <w:lang w:val="fr-FR"/>
        </w:rPr>
        <w:t xml:space="preserve">technique for </w:t>
      </w:r>
      <w:proofErr w:type="spellStart"/>
      <w:r>
        <w:rPr>
          <w:lang w:val="fr-FR"/>
        </w:rPr>
        <w:t>predicti</w:t>
      </w:r>
      <w:proofErr w:type="spellEnd"/>
      <w:r>
        <w:t>ng malignant transformation prior to the event. For example, of the 6 OED-T patients in whom we had non-neoplastic tissue from an intermediate time point, we observed that the FANCD2-Histology OED scores decreased in 2 cases</w:t>
      </w:r>
      <w:r w:rsidR="00275E5F">
        <w:t xml:space="preserve"> </w:t>
      </w:r>
      <w:r>
        <w:t xml:space="preserve">(from ≥2 to ≤1) and remained static in 4 patients (3/4 of whom </w:t>
      </w:r>
      <w:r w:rsidR="00275E5F">
        <w:t xml:space="preserve">had </w:t>
      </w:r>
      <w:r w:rsidR="00823A0D">
        <w:t xml:space="preserve">already </w:t>
      </w:r>
      <w:r>
        <w:t>scored ≤1 at the initial biopsy)</w:t>
      </w:r>
      <w:r w:rsidR="00823A0D">
        <w:t>. A</w:t>
      </w:r>
      <w:r>
        <w:t>ll 5 of the available OSCC from these patients scor</w:t>
      </w:r>
      <w:r w:rsidR="00823A0D">
        <w:t>ed</w:t>
      </w:r>
      <w:r>
        <w:t xml:space="preserve"> ≤1. </w:t>
      </w:r>
      <w:r>
        <w:br/>
      </w:r>
    </w:p>
    <w:p w14:paraId="2626BB29" w14:textId="6B420D84" w:rsidR="001F1F3C" w:rsidRDefault="00857B7D" w:rsidP="00C32686">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FANCD2 monoubiquitylation, which is thought to be promoted by ATR-CHK1 mediated FANCD2 phosphorylation </w:t>
      </w:r>
      <w:r>
        <w:fldChar w:fldCharType="begin">
          <w:fldData xml:space="preserve">PEVuZE5vdGU+PENpdGU+PEF1dGhvcj5BbmRyZWFzc2VuPC9BdXRob3I+PFllYXI+MjAwNDwvWWVh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</w:fldData>
        </w:fldChar>
      </w:r>
      <w:r w:rsidR="004313DA">
        <w:instrText xml:space="preserve"> ADDIN EN.CITE </w:instrText>
      </w:r>
      <w:r w:rsidR="004313DA">
        <w:fldChar w:fldCharType="begin">
          <w:fldData xml:space="preserve">PEVuZE5vdGU+PENpdGU+PEF1dGhvcj5BbmRyZWFzc2VuPC9BdXRob3I+PFllYXI+MjAwNDwvWWVh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</w:fldData>
        </w:fldChar>
      </w:r>
      <w:r w:rsidR="004313DA">
        <w:instrText xml:space="preserve"> ADDIN EN.CITE.DATA </w:instrText>
      </w:r>
      <w:r w:rsidR="004313DA">
        <w:fldChar w:fldCharType="end"/>
      </w:r>
      <w:r>
        <w:fldChar w:fldCharType="separate"/>
      </w:r>
      <w:r w:rsidR="004313DA" w:rsidRPr="004313DA">
        <w:rPr>
          <w:noProof/>
          <w:vertAlign w:val="superscript"/>
        </w:rPr>
        <w:t>19,31</w:t>
      </w:r>
      <w:r>
        <w:fldChar w:fldCharType="end"/>
      </w:r>
      <w:r>
        <w:t xml:space="preserve">, is a critical step in FA pathway activation </w:t>
      </w:r>
      <w:r>
        <w:fldChar w:fldCharType="begin">
          <w:fldData xml:space="preserve">PEVuZE5vdGU+PENpdGU+PEF1dGhvcj5Db2xsaW5zPC9BdXRob3I+PFllYXI+MjAwOTwvWWVhcj48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E4MS05MDwvcGFnZXM+PHZvbHVtZT4xMTM8L3ZvbHVtZT48bnVt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yMjItNDwvcGFnZXM+PHZvbHVt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</w:fldData>
        </w:fldChar>
      </w:r>
      <w:r w:rsidR="00D947D3">
        <w:instrText xml:space="preserve"> ADDIN EN.CITE </w:instrText>
      </w:r>
      <w:r w:rsidR="00D947D3">
        <w:fldChar w:fldCharType="begin">
          <w:fldData xml:space="preserve">PEVuZE5vdGU+PENpdGU+PEF1dGhvcj5Db2xsaW5zPC9BdXRob3I+PFllYXI+MjAwOTwvWWVhcj48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E4MS05MDwvcGFnZXM+PHZvbHVtZT4xMTM8L3ZvbHVtZT48bnVt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yMjItNDwvcGFnZXM+PHZvbHVt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</w:fldData>
        </w:fldChar>
      </w:r>
      <w:r w:rsidR="00D947D3">
        <w:instrText xml:space="preserve"> ADDIN EN.CITE.DATA </w:instrText>
      </w:r>
      <w:r w:rsidR="00D947D3">
        <w:fldChar w:fldCharType="end"/>
      </w:r>
      <w:r>
        <w:fldChar w:fldCharType="separate"/>
      </w:r>
      <w:r w:rsidR="00D947D3" w:rsidRPr="00D947D3">
        <w:rPr>
          <w:noProof/>
          <w:vertAlign w:val="superscript"/>
        </w:rPr>
        <w:t>30,41</w:t>
      </w:r>
      <w:r>
        <w:fldChar w:fldCharType="end"/>
      </w:r>
      <w:r>
        <w:t xml:space="preserve"> and evidence suggests that a reduction in FANCD2 monoubiquitylation has a greater influence on genomic instability than down regulation of FANCD2 expression </w:t>
      </w:r>
      <w:r>
        <w:fldChar w:fldCharType="begin">
          <w:fldData xml:space="preserve">PEVuZE5vdGU+PENpdGU+PEF1dGhvcj5HcmF2ZWxsczwvQXV0aG9yPjxZZWFyPjIwMTM8L1llYXI+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TMzOC00NjwvcGFn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</w:fldData>
        </w:fldChar>
      </w:r>
      <w:r w:rsidR="00D947D3">
        <w:instrText xml:space="preserve"> ADDIN EN.CITE </w:instrText>
      </w:r>
      <w:r w:rsidR="00D947D3">
        <w:fldChar w:fldCharType="begin">
          <w:fldData xml:space="preserve">PEVuZE5vdGU+PENpdGU+PEF1dGhvcj5HcmF2ZWxsczwvQXV0aG9yPjxZZWFyPjIwMTM8L1llYXI+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TMzOC00NjwvcGFn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</w:fldData>
        </w:fldChar>
      </w:r>
      <w:r w:rsidR="00D947D3">
        <w:instrText xml:space="preserve"> ADDIN EN.CITE.DATA </w:instrText>
      </w:r>
      <w:r w:rsidR="00D947D3">
        <w:fldChar w:fldCharType="end"/>
      </w:r>
      <w:r>
        <w:fldChar w:fldCharType="separate"/>
      </w:r>
      <w:r w:rsidR="00D947D3" w:rsidRPr="00D947D3">
        <w:rPr>
          <w:noProof/>
          <w:vertAlign w:val="superscript"/>
        </w:rPr>
        <w:t>42</w:t>
      </w:r>
      <w:r>
        <w:fldChar w:fldCharType="end"/>
      </w:r>
      <w:r>
        <w:t>. In our study, it was observed via Western blotting that transforming samples show lower levels of FANCD2 monoubiquitylation (FANCD2</w:t>
      </w:r>
      <w:r w:rsidR="001C57FB">
        <w:t>-</w:t>
      </w:r>
      <w:r>
        <w:t xml:space="preserve">L expression) compared to non-transformers, and </w:t>
      </w:r>
      <w:r w:rsidR="00356136">
        <w:t>i</w:t>
      </w:r>
      <w:r>
        <w:t xml:space="preserve">nterestingly, they consistently showed lower levels of total FANCD2 expression. These findings agree with our immunohistochemical data. Samples from OED-T lesions also showed significant reduction in the phosphorylation of ATR, CHK1, FANCD2 and FANCG in comparison to OED-NT samples, but levels of the unphosphorylated proteins were largely unchanged indicating a lack of ATR-CHK1 activation. It may be argued that the observed reduction in </w:t>
      </w:r>
      <w:r w:rsidR="00823A0D">
        <w:t xml:space="preserve">activating </w:t>
      </w:r>
      <w:r>
        <w:t>post-translational modifications, such a</w:t>
      </w:r>
      <w:r w:rsidR="00AC7C9B">
        <w:t>s</w:t>
      </w:r>
      <w:r>
        <w:t xml:space="preserve"> phosphorylation</w:t>
      </w:r>
      <w:r w:rsidR="00823A0D">
        <w:t xml:space="preserve"> and </w:t>
      </w:r>
      <w:proofErr w:type="spellStart"/>
      <w:r w:rsidR="00823A0D">
        <w:t>monoubiquitination</w:t>
      </w:r>
      <w:proofErr w:type="spellEnd"/>
      <w:r>
        <w:t xml:space="preserve">, is attributable to a lack of </w:t>
      </w:r>
      <w:r w:rsidR="00AC7C9B">
        <w:t xml:space="preserve">environmental </w:t>
      </w:r>
      <w:r>
        <w:t xml:space="preserve">stimuli in the transforming group which has a preponderance of non-smokers, but our data does not support this as no significant difference in expression of post-translational modifications was observed </w:t>
      </w:r>
      <w:r>
        <w:lastRenderedPageBreak/>
        <w:t xml:space="preserve">between smokers and non-smokers. Thus, the ability of CHK1 to phosphorylate several functionally important sites for optimal function and activation of the FA pathway appears to be compromised in OED-T </w:t>
      </w:r>
      <w:r>
        <w:rPr>
          <w:lang w:val="nl-NL"/>
        </w:rPr>
        <w:t>patients</w:t>
      </w:r>
      <w:r>
        <w:t xml:space="preserve">, which, could lead to impairment of the functionality of the FA core complex and a reduction in subsequent </w:t>
      </w:r>
      <w:r w:rsidR="00356136">
        <w:rPr>
          <w:lang w:val="de-DE"/>
        </w:rPr>
        <w:t xml:space="preserve">homologous recombination repair </w:t>
      </w:r>
      <w:r>
        <w:t xml:space="preserve">activity </w:t>
      </w:r>
      <w:r>
        <w:fldChar w:fldCharType="begin">
          <w:fldData xml:space="preserve">PEVuZE5vdGU+PENpdGU+PEF1dGhvcj5aaGk8L0F1dGhvcj48WWVhcj4yMDA5PC9ZZWFyPjxSZWNO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c3NS04MzwvcGFnZXM+PHZv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AzNS00NTwvcGFnZXM+PHZvbHVtZT4yNzk8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MxMi02PC9wYWdlcz48dm9sdW1lPjMzMzwvdm9sdW1lPjxudW1i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E4MS05MDwvcGFn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</w:fldData>
        </w:fldChar>
      </w:r>
      <w:r w:rsidR="00D947D3">
        <w:instrText xml:space="preserve"> ADDIN EN.CITE </w:instrText>
      </w:r>
      <w:r w:rsidR="00D947D3">
        <w:fldChar w:fldCharType="begin">
          <w:fldData xml:space="preserve">PEVuZE5vdGU+PENpdGU+PEF1dGhvcj5aaGk8L0F1dGhvcj48WWVhcj4yMDA5PC9ZZWFyPjxSZWNO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ODc3NS04MzwvcGFnZXM+PHZv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AzNS00NTwvcGFnZXM+PHZvbHVtZT4yNzk8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MxMi02PC9wYWdlcz48dm9sdW1lPjMzMzwvdm9sdW1lPjxudW1i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E4MS05MDwvcGFn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</w:fldData>
        </w:fldChar>
      </w:r>
      <w:r w:rsidR="00D947D3">
        <w:instrText xml:space="preserve"> ADDIN EN.CITE.DATA </w:instrText>
      </w:r>
      <w:r w:rsidR="00D947D3">
        <w:fldChar w:fldCharType="end"/>
      </w:r>
      <w:r>
        <w:fldChar w:fldCharType="separate"/>
      </w:r>
      <w:r w:rsidR="00D947D3" w:rsidRPr="00D947D3">
        <w:rPr>
          <w:noProof/>
          <w:vertAlign w:val="superscript"/>
        </w:rPr>
        <w:t>20,27,30,43</w:t>
      </w:r>
      <w:r>
        <w:fldChar w:fldCharType="end"/>
      </w:r>
      <w:r>
        <w:rPr>
          <w:lang w:val="it-IT"/>
        </w:rPr>
        <w:t xml:space="preserve">. In contrast, </w:t>
      </w:r>
      <w:r>
        <w:t xml:space="preserve">the relatively higher levels of ATR, CHK1, FANCD2 s331 and FANCG </w:t>
      </w:r>
      <w:r w:rsidR="0051725E">
        <w:t>S</w:t>
      </w:r>
      <w:r>
        <w:t>7 phosphorylation in OED-NT, suggest s</w:t>
      </w:r>
      <w:r>
        <w:rPr>
          <w:lang w:val="it-IT"/>
        </w:rPr>
        <w:t>uccessful</w:t>
      </w:r>
      <w:r>
        <w:t xml:space="preserve"> </w:t>
      </w:r>
      <w:r w:rsidR="0019395D">
        <w:t xml:space="preserve">activation </w:t>
      </w:r>
      <w:r>
        <w:t xml:space="preserve">and effective DNA repair, thus reducing the burden of DNA damage in the cells and in turn the risk of malignant transformation. This statistically significant reduced expression of post-translationally modified proteins in the DNA repair pathway in OED-T when compared to OED-NT seems a more accurate predictor of malignant transformation than clinical parameters such as smoking history and site. However, it should be noted that site, smoking etiology and appearance were such strong predictors of transformation in our modest cohort that it was impossible to adequately match the two groups.  </w:t>
      </w:r>
    </w:p>
    <w:p w14:paraId="052E88D0" w14:textId="5E6C0CA6" w:rsidR="00C32686" w:rsidRDefault="00857B7D" w:rsidP="00B41418">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rPr>
          <w:lang w:val="pt-PT"/>
        </w:rPr>
      </w:pPr>
      <w:r>
        <w:t>The present study is best categori</w:t>
      </w:r>
      <w:r w:rsidR="00AC7C9B">
        <w:t>z</w:t>
      </w:r>
      <w:r>
        <w:t>ed as proof-of-concept as the design does not support sufficient statistical power for a validated prognostic biomarker study. The value of the FANCD2-Histology OED score, with or without additional post-translational modification markers, may principally be in identifying lesions which will not transform.</w:t>
      </w:r>
      <w:bookmarkStart w:id="5" w:name="_GoBack"/>
      <w:r w:rsidR="00D96BA2">
        <w:t xml:space="preserve"> In this group of patients, there is potential for their OED lesions to be managed conservatively, be subjected to less frequent follow-up and discharged to primary care for surveillance after a period of stable clinical review in secondary care.</w:t>
      </w:r>
      <w:bookmarkEnd w:id="5"/>
      <w:r>
        <w:t xml:space="preserve"> However, development into a potential biomarker for malignant transformation in OED requires validation of IHC staining categorization beyond the scope of this manuscript </w:t>
      </w:r>
      <w:r w:rsidR="00D82808">
        <w:fldChar w:fldCharType="begin"/>
      </w:r>
      <w:r w:rsidR="00D947D3">
        <w:instrText xml:space="preserve"> ADDIN EN.CITE &lt;EndNote&gt;&lt;Cite&gt;&lt;Author&gt;Day&lt;/Author&gt;&lt;Year&gt;2016&lt;/Year&gt;&lt;RecNum&gt;4241&lt;/RecNum&gt;&lt;DisplayText&gt;&lt;style face="superscript"&gt;44&lt;/style&gt;&lt;/DisplayText&gt;&lt;record&gt;&lt;rec-number&gt;4241&lt;/rec-number&gt;&lt;foreign-keys&gt;&lt;key app="EN" db-id="rar2xzpepxv9d0eeewu5t2sat2sw9r5e0505" timestamp="1553456460"&gt;4241&lt;/key&gt;&lt;/foreign-keys&gt;&lt;ref-type name="Journal Article"&gt;17&lt;/ref-type&gt;&lt;contributors&gt;&lt;authors&gt;&lt;author&gt;Day, R. S.&lt;/author&gt;&lt;/authors&gt;&lt;/contributors&gt;&lt;auth-address&gt;Department of Biomedical Informatics, University of Pittsburgh, 5607 Baum Boulevard, Room 532, Pittsburgh, PA, 15206, USA. day01@pitt.edu.&lt;/auth-address&gt;&lt;titles&gt;&lt;title&gt;Planning clinically relevant biomarker validation studies using the &amp;quot;number needed to treat&amp;quot; concept&lt;/title&gt;&lt;secondary-title&gt;J Transl Med&lt;/secondary-title&gt;&lt;/titles&gt;&lt;periodical&gt;&lt;full-title&gt;J Transl Med&lt;/full-title&gt;&lt;/periodical&gt;&lt;pages&gt;117&lt;/pages&gt;&lt;volume&gt;14&lt;/volume&gt;&lt;number&gt;1&lt;/number&gt;&lt;keywords&gt;&lt;keyword&gt;Bayes Theorem&lt;/keyword&gt;&lt;keyword&gt;Biomarkers/*analysis&lt;/keyword&gt;&lt;keyword&gt;*Clinical Decision-Making&lt;/keyword&gt;&lt;keyword&gt;Humans&lt;/keyword&gt;&lt;keyword&gt;*Numbers Needed To Treat&lt;/keyword&gt;&lt;keyword&gt;Predictive Value of Tests&lt;/keyword&gt;&lt;keyword&gt;Reproducibility of Results&lt;/keyword&gt;&lt;keyword&gt;Research Design&lt;/keyword&gt;&lt;keyword&gt;Retrospective Studies&lt;/keyword&gt;&lt;keyword&gt;Sensitivity and Specificity&lt;/keyword&gt;&lt;keyword&gt;Thinking&lt;/keyword&gt;&lt;keyword&gt;*Bayes theorem&lt;/keyword&gt;&lt;keyword&gt;*Biomarkers&lt;/keyword&gt;&lt;keyword&gt;*Clinical trial design&lt;/keyword&gt;&lt;keyword&gt;*Clinical utility&lt;/keyword&gt;&lt;keyword&gt;*Number needed to treat&lt;/keyword&gt;&lt;/keywords&gt;&lt;dates&gt;&lt;year&gt;2016&lt;/year&gt;&lt;pub-dates&gt;&lt;date&gt;May 4&lt;/date&gt;&lt;/pub-dates&gt;&lt;/dates&gt;&lt;isbn&gt;1479-5876 (Electronic)&amp;#xD;1479-5876 (Linking)&lt;/isbn&gt;&lt;accession-num&gt;27146704&lt;/accession-num&gt;&lt;urls&gt;&lt;related-urls&gt;&lt;url&gt;https://www.ncbi.nlm.nih.gov/pubmed/27146704&lt;/url&gt;&lt;/related-urls&gt;&lt;/urls&gt;&lt;custom2&gt;PMC4857295&lt;/custom2&gt;&lt;electronic-resource-num&gt;10.1186/s12967-016-0862-4&lt;/electronic-resource-num&gt;&lt;/record&gt;&lt;/Cite&gt;&lt;/EndNote&gt;</w:instrText>
      </w:r>
      <w:r w:rsidR="00D82808">
        <w:fldChar w:fldCharType="separate"/>
      </w:r>
      <w:r w:rsidR="00D947D3" w:rsidRPr="00D947D3">
        <w:rPr>
          <w:noProof/>
          <w:vertAlign w:val="superscript"/>
        </w:rPr>
        <w:t>44</w:t>
      </w:r>
      <w:r w:rsidR="00D82808">
        <w:fldChar w:fldCharType="end"/>
      </w:r>
      <w:r>
        <w:t>.  In common with other similar studies, another difficulty is whether a small diagnostic biopsy is as representative of the lesion</w:t>
      </w:r>
      <w:r>
        <w:rPr>
          <w:rtl/>
        </w:rPr>
        <w:t>’</w:t>
      </w:r>
      <w:r>
        <w:t xml:space="preserve">s biology as a complete resection (the latter procedure denying unfettered longitudinal analysis for </w:t>
      </w:r>
      <w:r>
        <w:lastRenderedPageBreak/>
        <w:t>progression). Clinical experience, where biopsy of O</w:t>
      </w:r>
      <w:r w:rsidR="00356136">
        <w:t>ED</w:t>
      </w:r>
      <w:r>
        <w:t xml:space="preserve"> is carried out by senior surgical members of the team who sample the area of most clinical concern, suggests that concordance in histology between the initial diagnostic biopsy and final definitive </w:t>
      </w:r>
      <w:proofErr w:type="spellStart"/>
      <w:r>
        <w:rPr>
          <w:lang w:val="fr-FR"/>
        </w:rPr>
        <w:t>resections</w:t>
      </w:r>
      <w:proofErr w:type="spellEnd"/>
      <w:r>
        <w:rPr>
          <w:lang w:val="fr-FR"/>
        </w:rPr>
        <w:t xml:space="preserve"> </w:t>
      </w:r>
      <w:r>
        <w:t>is usually good</w:t>
      </w:r>
      <w:r w:rsidR="00AC7C9B">
        <w:t xml:space="preserve"> </w:t>
      </w:r>
      <w:r w:rsidR="00B41418">
        <w:fldChar w:fldCharType="begin">
          <w:fldData xml:space="preserve">PEVuZE5vdGU+PENpdGU+PEF1dGhvcj5Ib2xtc3RydXA8L0F1dGhvcj48WWVhcj4yMDA3PC9ZZWFy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</w:fldData>
        </w:fldChar>
      </w:r>
      <w:r w:rsidR="00D947D3">
        <w:instrText xml:space="preserve"> ADDIN EN.CITE </w:instrText>
      </w:r>
      <w:r w:rsidR="00D947D3">
        <w:fldChar w:fldCharType="begin">
          <w:fldData xml:space="preserve">PEVuZE5vdGU+PENpdGU+PEF1dGhvcj5Ib2xtc3RydXA8L0F1dGhvcj48WWVhcj4yMDA3PC9ZZWFy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</w:fldData>
        </w:fldChar>
      </w:r>
      <w:r w:rsidR="00D947D3">
        <w:instrText xml:space="preserve"> ADDIN EN.CITE.DATA </w:instrText>
      </w:r>
      <w:r w:rsidR="00D947D3">
        <w:fldChar w:fldCharType="end"/>
      </w:r>
      <w:r w:rsidR="00B41418">
        <w:fldChar w:fldCharType="separate"/>
      </w:r>
      <w:r w:rsidR="00D947D3" w:rsidRPr="00D947D3">
        <w:rPr>
          <w:noProof/>
          <w:vertAlign w:val="superscript"/>
        </w:rPr>
        <w:t>45</w:t>
      </w:r>
      <w:r w:rsidR="00B41418">
        <w:fldChar w:fldCharType="end"/>
      </w:r>
      <w:r>
        <w:t xml:space="preserve">. </w:t>
      </w:r>
      <w:r>
        <w:br/>
      </w:r>
    </w:p>
    <w:p w14:paraId="0B45403D" w14:textId="65434DDB" w:rsidR="001F1F3C" w:rsidRDefault="00B41418" w:rsidP="00B41418">
      <w:pPr>
        <w:pStyle w:val="Body"/>
        <w:tabs>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rPr>
          <w:lang w:val="pt-PT"/>
        </w:rPr>
        <w:t>V</w:t>
      </w:r>
      <w:r w:rsidR="00857B7D">
        <w:rPr>
          <w:lang w:val="pt-PT"/>
        </w:rPr>
        <w:t>alidati</w:t>
      </w:r>
      <w:r w:rsidR="00857B7D">
        <w:t>on</w:t>
      </w:r>
      <w:r w:rsidR="0019395D">
        <w:t xml:space="preserve"> of</w:t>
      </w:r>
      <w:r w:rsidR="00857B7D">
        <w:t xml:space="preserve"> this putative FANCD2-Histology OED score</w:t>
      </w:r>
      <w:r w:rsidR="0019395D">
        <w:t xml:space="preserve"> requires</w:t>
      </w:r>
      <w:r w:rsidR="00857B7D">
        <w:t xml:space="preserve"> a larger sample size </w:t>
      </w:r>
      <w:r w:rsidR="0019395D">
        <w:t xml:space="preserve">to </w:t>
      </w:r>
      <w:r w:rsidR="00857B7D">
        <w:t>better control for potentially confounding</w:t>
      </w:r>
      <w:r w:rsidR="00857B7D">
        <w:rPr>
          <w:lang w:val="fr-FR"/>
        </w:rPr>
        <w:t xml:space="preserve"> variables </w:t>
      </w:r>
      <w:r w:rsidR="00857B7D">
        <w:t xml:space="preserve">by matching for smoking, clinical appearance, age, and management (surveillance vs excision). Indeed, 6 of the 23 OED-NT lesions in this study were totally excised, therefore some of the differences observed between OED-NT and OED-T groups might relate to the method of treatment rather than the inherent cancer risk of the sample. </w:t>
      </w:r>
    </w:p>
    <w:p w14:paraId="689759C6" w14:textId="77777777" w:rsidR="00C32686" w:rsidRDefault="00C32686">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05666734" w14:textId="388F71F0"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It has been suggested that phosphorylated proteins are more labile, and that epitope degradation can occur within 30 minutes of ischemia in formaldehyde </w:t>
      </w:r>
      <w:r>
        <w:fldChar w:fldCharType="begin">
          <w:fldData xml:space="preserve">PEVuZE5vdGU+PENpdGU+PEF1dGhvcj5WYXNzaWxha29wb3Vsb3U8L0F1dGhvcj48WWVhcj4yMDE1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</w:fldData>
        </w:fldChar>
      </w:r>
      <w:r w:rsidR="00D947D3">
        <w:instrText xml:space="preserve"> ADDIN EN.CITE </w:instrText>
      </w:r>
      <w:r w:rsidR="00D947D3">
        <w:fldChar w:fldCharType="begin">
          <w:fldData xml:space="preserve">PEVuZE5vdGU+PENpdGU+PEF1dGhvcj5WYXNzaWxha29wb3Vsb3U8L0F1dGhvcj48WWVhcj4yMDE1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</w:fldData>
        </w:fldChar>
      </w:r>
      <w:r w:rsidR="00D947D3">
        <w:instrText xml:space="preserve"> ADDIN EN.CITE.DATA </w:instrText>
      </w:r>
      <w:r w:rsidR="00D947D3">
        <w:fldChar w:fldCharType="end"/>
      </w:r>
      <w:r>
        <w:fldChar w:fldCharType="separate"/>
      </w:r>
      <w:r w:rsidR="00D947D3" w:rsidRPr="00D947D3">
        <w:rPr>
          <w:noProof/>
          <w:vertAlign w:val="superscript"/>
        </w:rPr>
        <w:t>46</w:t>
      </w:r>
      <w:r>
        <w:fldChar w:fldCharType="end"/>
      </w:r>
      <w:r>
        <w:t>. However, we have demonstrated differential down-regulation of 4 different phosphorylation sites in OED-T compared with OED-NT. This finding is significant given the lack of availability of fresh tissue collections from cohorts of dysplasia patients and suggests that phosphorylation biomarkers of transformation may be developed for FFPE tissue.  This could potentially be used to influence treatment decisions in clinical practice or when used within the context of a clinical trial in the management of OED to stratify treatment/intervention arms.</w:t>
      </w:r>
    </w:p>
    <w:p w14:paraId="23B0547A" w14:textId="536AA0EF" w:rsidR="004313DA"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Loss of heterozygosity (LOH) status  at putative </w:t>
      </w:r>
      <w:proofErr w:type="spellStart"/>
      <w:r>
        <w:t>tumour</w:t>
      </w:r>
      <w:proofErr w:type="spellEnd"/>
      <w:r>
        <w:t xml:space="preserve"> suppressor gene loci (3p14, 9p21, 9p22 and 17p13) is currently the most reliable predictor in malignant transformation in OED</w:t>
      </w:r>
      <w:r>
        <w:fldChar w:fldCharType="begin">
          <w:fldData xml:space="preserve">PEVuZE5vdGU+PENpdGU+PEF1dGhvcj5Uc3VpPC9BdXRob3I+PFllYXI+MjAwODwvWWVhcj48UmVj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0MjEt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</w:fldData>
        </w:fldChar>
      </w:r>
      <w:r w:rsidR="00D947D3">
        <w:instrText xml:space="preserve"> ADDIN EN.CITE </w:instrText>
      </w:r>
      <w:r w:rsidR="00D947D3">
        <w:fldChar w:fldCharType="begin">
          <w:fldData xml:space="preserve">PEVuZE5vdGU+PENpdGU+PEF1dGhvcj5Uc3VpPC9BdXRob3I+PFllYXI+MjAwODwvWWVhcj48UmVj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0MjEt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</w:fldData>
        </w:fldChar>
      </w:r>
      <w:r w:rsidR="00D947D3">
        <w:instrText xml:space="preserve"> ADDIN EN.CITE.DATA </w:instrText>
      </w:r>
      <w:r w:rsidR="00D947D3">
        <w:fldChar w:fldCharType="end"/>
      </w:r>
      <w:r>
        <w:fldChar w:fldCharType="separate"/>
      </w:r>
      <w:r w:rsidR="00D947D3" w:rsidRPr="00D947D3">
        <w:rPr>
          <w:noProof/>
          <w:vertAlign w:val="superscript"/>
        </w:rPr>
        <w:t>47-49</w:t>
      </w:r>
      <w:r>
        <w:fldChar w:fldCharType="end"/>
      </w:r>
      <w:r>
        <w:t xml:space="preserve"> and there is evidence to suggest that LOH is secondary to homologous recombination deficiency/DNA damage repair at 15 cancer sites, including HNSCC </w:t>
      </w:r>
      <w:r>
        <w:fldChar w:fldCharType="begin">
          <w:fldData xml:space="preserve">PEVuZE5vdGU+PENpdGU+PEF1dGhvcj5NYXJxdWFyZDwvQXV0aG9yPjxZZWFyPjIwMTU8L1llYXI+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</w:fldData>
        </w:fldChar>
      </w:r>
      <w:r w:rsidR="00D947D3">
        <w:instrText xml:space="preserve"> ADDIN EN.CITE </w:instrText>
      </w:r>
      <w:r w:rsidR="00D947D3">
        <w:fldChar w:fldCharType="begin">
          <w:fldData xml:space="preserve">PEVuZE5vdGU+PENpdGU+PEF1dGhvcj5NYXJxdWFyZDwvQXV0aG9yPjxZZWFyPjIwMTU8L1llYXI+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</w:fldData>
        </w:fldChar>
      </w:r>
      <w:r w:rsidR="00D947D3">
        <w:instrText xml:space="preserve"> ADDIN EN.CITE.DATA </w:instrText>
      </w:r>
      <w:r w:rsidR="00D947D3">
        <w:fldChar w:fldCharType="end"/>
      </w:r>
      <w:r>
        <w:fldChar w:fldCharType="separate"/>
      </w:r>
      <w:r w:rsidR="00D947D3" w:rsidRPr="00D947D3">
        <w:rPr>
          <w:noProof/>
          <w:vertAlign w:val="superscript"/>
        </w:rPr>
        <w:t>50</w:t>
      </w:r>
      <w:r>
        <w:fldChar w:fldCharType="end"/>
      </w:r>
      <w:r>
        <w:t xml:space="preserve">. This is </w:t>
      </w:r>
      <w:r>
        <w:rPr>
          <w:lang w:val="fr-FR"/>
        </w:rPr>
        <w:lastRenderedPageBreak/>
        <w:t>a possible</w:t>
      </w:r>
      <w:r>
        <w:t xml:space="preserve"> mechanistic link to our hypothesis and the putative FANCD2-Histology OED score might conceivably be enhanced by incorporating LOH </w:t>
      </w:r>
      <w:r>
        <w:fldChar w:fldCharType="begin">
          <w:fldData xml:space="preserve">PEVuZE5vdGU+PENpdGU+PEF1dGhvcj5Dcm9td2VsbDwvQXV0aG9yPjxZZWFyPjIwMTY8L1llYXI+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</w:fldData>
        </w:fldChar>
      </w:r>
      <w:r w:rsidR="00D947D3">
        <w:instrText xml:space="preserve"> ADDIN EN.CITE </w:instrText>
      </w:r>
      <w:r w:rsidR="00D947D3">
        <w:fldChar w:fldCharType="begin">
          <w:fldData xml:space="preserve">PEVuZE5vdGU+PENpdGU+PEF1dGhvcj5Dcm9td2VsbDwvQXV0aG9yPjxZZWFyPjIwMTY8L1llYXI+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</w:fldData>
        </w:fldChar>
      </w:r>
      <w:r w:rsidR="00D947D3">
        <w:instrText xml:space="preserve"> ADDIN EN.CITE.DATA </w:instrText>
      </w:r>
      <w:r w:rsidR="00D947D3">
        <w:fldChar w:fldCharType="end"/>
      </w:r>
      <w:r>
        <w:fldChar w:fldCharType="separate"/>
      </w:r>
      <w:r w:rsidR="00D947D3" w:rsidRPr="00D947D3">
        <w:rPr>
          <w:noProof/>
          <w:vertAlign w:val="superscript"/>
        </w:rPr>
        <w:t>51</w:t>
      </w:r>
      <w:r>
        <w:fldChar w:fldCharType="end"/>
      </w:r>
      <w:r>
        <w:t xml:space="preserve">.  </w:t>
      </w:r>
    </w:p>
    <w:p w14:paraId="6EF351F9"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rPr>
          <w:u w:val="single"/>
        </w:rPr>
      </w:pPr>
      <w:r>
        <w:rPr>
          <w:u w:val="single"/>
          <w:lang w:val="it-IT"/>
        </w:rPr>
        <w:t>Conclusion</w:t>
      </w:r>
    </w:p>
    <w:p w14:paraId="079CB366" w14:textId="5624A505"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Our data have demonstrated proof-of-principle for a novel FANCD2-Histology OED score in evaluation of the status of the Fanconi </w:t>
      </w:r>
      <w:proofErr w:type="spellStart"/>
      <w:r>
        <w:t>Anaemia</w:t>
      </w:r>
      <w:proofErr w:type="spellEnd"/>
      <w:r>
        <w:t xml:space="preserve"> Pathway in OED. Further we have shown its potential for clinical translation as a predictive biomarker of malignant transformation, particular</w:t>
      </w:r>
      <w:r w:rsidR="00B41418">
        <w:t>ly</w:t>
      </w:r>
      <w:r>
        <w:t xml:space="preserve"> in identifying patients with lower risk OED. These findings require validation in a larger cohort prior to clinical application. We have identified novel mechanistic insights into specific aberrations in DNA repair, potentially explaining the paradox as to why so many OED patients </w:t>
      </w:r>
      <w:r>
        <w:rPr>
          <w:i/>
          <w:iCs/>
        </w:rPr>
        <w:t>without</w:t>
      </w:r>
      <w:r>
        <w:t xml:space="preserve"> exposure to environmental carcinogens demonstrate such high risk for malignant transformation.</w:t>
      </w:r>
    </w:p>
    <w:p w14:paraId="219AFFF0"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52595049" w14:textId="77777777" w:rsidR="001F1F3C" w:rsidRPr="00B41418"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rPr>
          <w:u w:val="single"/>
        </w:rPr>
      </w:pPr>
      <w:proofErr w:type="spellStart"/>
      <w:proofErr w:type="gramStart"/>
      <w:r w:rsidRPr="00B41418">
        <w:rPr>
          <w:u w:val="single"/>
          <w:lang w:val="fr-FR"/>
        </w:rPr>
        <w:t>Abbreviations</w:t>
      </w:r>
      <w:proofErr w:type="spellEnd"/>
      <w:r w:rsidRPr="00B41418">
        <w:rPr>
          <w:u w:val="single"/>
          <w:lang w:val="fr-FR"/>
        </w:rPr>
        <w:t>:</w:t>
      </w:r>
      <w:proofErr w:type="gramEnd"/>
    </w:p>
    <w:p w14:paraId="4769DFE7" w14:textId="78F76581"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rPr>
          <w:lang w:val="de-DE"/>
        </w:rPr>
        <w:t xml:space="preserve">NT </w:t>
      </w:r>
      <w:r>
        <w:t>– Non-transforming</w:t>
      </w:r>
      <w:r w:rsidR="00E7732C">
        <w:t xml:space="preserve"> </w:t>
      </w:r>
      <w:r>
        <w:t>/</w:t>
      </w:r>
      <w:r w:rsidR="00E7732C">
        <w:t xml:space="preserve"> </w:t>
      </w:r>
      <w:r>
        <w:t xml:space="preserve">stable </w:t>
      </w:r>
    </w:p>
    <w:p w14:paraId="03A296B3" w14:textId="36FEF493" w:rsidR="00E7732C" w:rsidRDefault="00E7732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HNSCC </w:t>
      </w:r>
      <w:r>
        <w:softHyphen/>
        <w:t>– Head and neck squamous cell carcinoma</w:t>
      </w:r>
    </w:p>
    <w:p w14:paraId="43BF8386"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OED – Oral epithelial dysplasia</w:t>
      </w:r>
    </w:p>
    <w:p w14:paraId="25258705"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rPr>
          <w:lang w:val="de-DE"/>
        </w:rPr>
        <w:t xml:space="preserve">OSCC </w:t>
      </w:r>
      <w:r>
        <w:t xml:space="preserve">– </w:t>
      </w:r>
      <w:r>
        <w:rPr>
          <w:lang w:val="it-IT"/>
        </w:rPr>
        <w:t>Oral squamous cell carcinoma</w:t>
      </w:r>
    </w:p>
    <w:p w14:paraId="2BB98E67" w14:textId="37D06AF0"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T – Malignant  transforming</w:t>
      </w:r>
      <w:r w:rsidR="00E7732C">
        <w:t xml:space="preserve"> / unstable</w:t>
      </w:r>
      <w:r>
        <w:t xml:space="preserve"> </w:t>
      </w:r>
    </w:p>
    <w:p w14:paraId="0898D91E"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6ACE0340"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rPr>
          <w:u w:val="single"/>
        </w:rPr>
      </w:pPr>
      <w:r>
        <w:rPr>
          <w:u w:val="single"/>
        </w:rPr>
        <w:t>Declarations:</w:t>
      </w:r>
    </w:p>
    <w:p w14:paraId="7C5FA6A8" w14:textId="4CF3798C"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Ethical approval and consent to participate for publication: Ethical approval for this study was given by Sefton REC (now North West – Liverpool Central; reference number: EC 47.01). Written consent was obtained for retrospective and prospective analysis of tissue samples and clinical records.</w:t>
      </w:r>
    </w:p>
    <w:p w14:paraId="7C897755"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40B40545" w14:textId="7685DE2B"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Availability of data and material: Anonymi</w:t>
      </w:r>
      <w:r w:rsidR="00E7732C">
        <w:t>z</w:t>
      </w:r>
      <w:r>
        <w:t>ed data presented in this study will be made available on written request to the corresponding author for future systematic review and/or metanalysis</w:t>
      </w:r>
    </w:p>
    <w:p w14:paraId="553AF89D"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526082FD" w14:textId="77777777" w:rsidR="001F1F3C" w:rsidRDefault="00857B7D">
      <w:pPr>
        <w:pStyle w:val="Body"/>
        <w:spacing w:line="480" w:lineRule="auto"/>
        <w:ind w:right="283"/>
        <w:jc w:val="both"/>
        <w:rPr>
          <w:u w:val="single"/>
        </w:rPr>
      </w:pPr>
      <w:r>
        <w:rPr>
          <w:u w:val="single"/>
        </w:rPr>
        <w:t xml:space="preserve">Funding : </w:t>
      </w:r>
    </w:p>
    <w:p w14:paraId="5B8E0996" w14:textId="77777777" w:rsidR="001F1F3C" w:rsidRDefault="00857B7D">
      <w:pPr>
        <w:pStyle w:val="ListParagraph"/>
        <w:numPr>
          <w:ilvl w:val="0"/>
          <w:numId w:val="4"/>
        </w:numPr>
        <w:spacing w:line="480" w:lineRule="auto"/>
        <w:ind w:right="283"/>
        <w:jc w:val="both"/>
      </w:pPr>
      <w:r>
        <w:t>*Faculty of Dental Surgery (RCS England) Small Grant Award: 'Molecular and clinical determinants of malignant progression in oral dysplasia' (£10000)</w:t>
      </w:r>
    </w:p>
    <w:p w14:paraId="7312ABFC" w14:textId="77777777" w:rsidR="001F1F3C" w:rsidRDefault="00857B7D">
      <w:pPr>
        <w:pStyle w:val="ListParagraph"/>
        <w:numPr>
          <w:ilvl w:val="0"/>
          <w:numId w:val="4"/>
        </w:numPr>
        <w:spacing w:after="0" w:line="480" w:lineRule="auto"/>
        <w:ind w:right="283"/>
        <w:jc w:val="both"/>
      </w:pPr>
      <w:r>
        <w:t>**British Association of Oral and Maxillofacial Surgeons Endowments Travel Expenses Grant (£3000)</w:t>
      </w:r>
    </w:p>
    <w:p w14:paraId="2E5CE35A" w14:textId="77777777" w:rsidR="001F1F3C" w:rsidRDefault="00857B7D">
      <w:pPr>
        <w:pStyle w:val="Body"/>
        <w:widowControl w:val="0"/>
        <w:numPr>
          <w:ilvl w:val="0"/>
          <w:numId w:val="4"/>
        </w:numPr>
        <w:spacing w:line="480" w:lineRule="auto"/>
        <w:ind w:right="283"/>
        <w:jc w:val="both"/>
      </w:pPr>
      <w:r>
        <w:t>*British Association of Oral and Maxillofacial Surgeons/National Facial and Oral Research Centre (Saving Faces) Research Fellowship September 2013 - August 2014 (£8000)</w:t>
      </w:r>
    </w:p>
    <w:p w14:paraId="3C8AB076" w14:textId="77777777" w:rsidR="001F1F3C" w:rsidRDefault="00857B7D">
      <w:pPr>
        <w:pStyle w:val="Body"/>
        <w:widowControl w:val="0"/>
        <w:numPr>
          <w:ilvl w:val="0"/>
          <w:numId w:val="4"/>
        </w:numPr>
        <w:spacing w:line="480" w:lineRule="auto"/>
        <w:ind w:right="283"/>
        <w:jc w:val="both"/>
      </w:pPr>
      <w:r>
        <w:t>*Royal College of Surgeons England Honorary Research Fellowship 2012/13 – The molecular and clinical determinants of malignant progression in oral epithelial dysplasia (£3000)</w:t>
      </w:r>
    </w:p>
    <w:p w14:paraId="2FA0849F" w14:textId="77777777" w:rsidR="001F1F3C" w:rsidRDefault="00857B7D">
      <w:pPr>
        <w:pStyle w:val="Body"/>
        <w:widowControl w:val="0"/>
        <w:spacing w:line="480" w:lineRule="auto"/>
        <w:ind w:right="283"/>
        <w:jc w:val="both"/>
      </w:pPr>
      <w:r>
        <w:t>*Funding provided for laboratory consumables costs</w:t>
      </w:r>
    </w:p>
    <w:p w14:paraId="3C0C94DD" w14:textId="3F275749" w:rsidR="001F1F3C" w:rsidRDefault="00857B7D">
      <w:pPr>
        <w:pStyle w:val="Body"/>
        <w:widowControl w:val="0"/>
        <w:spacing w:line="480" w:lineRule="auto"/>
        <w:ind w:right="283"/>
        <w:jc w:val="both"/>
      </w:pPr>
      <w:r>
        <w:t xml:space="preserve">**Funding provided for travel associated with completion of laboratory work within the context of a part-time Doctorate of Medicine Thesis </w:t>
      </w:r>
      <w:r>
        <w:fldChar w:fldCharType="begin"/>
      </w:r>
      <w:r w:rsidR="00D947D3">
        <w:instrText xml:space="preserve"> ADDIN EN.CITE &lt;EndNote&gt;&lt;Cite&gt;&lt;Author&gt;Ho&lt;/Author&gt;&lt;Year&gt;2019&lt;/Year&gt;&lt;RecNum&gt;4516&lt;/RecNum&gt;&lt;DisplayText&gt;&lt;style face="superscript"&gt;52&lt;/style&gt;&lt;/DisplayText&gt;&lt;record&gt;&lt;rec-number&gt;4516&lt;/rec-number&gt;&lt;foreign-keys&gt;&lt;key app="EN" db-id="rar2xzpepxv9d0eeewu5t2sat2sw9r5e0505" timestamp="1585406594"&gt;4516&lt;/key&gt;&lt;/foreign-keys&gt;&lt;ref-type name="Journal Article"&gt;17&lt;/ref-type&gt;&lt;contributors&gt;&lt;authors&gt;&lt;author&gt;Ho, M.W.&lt;/author&gt;&lt;/authors&gt;&lt;/contributors&gt;&lt;titles&gt;&lt;title&gt;Clinical and Molecular Determinants of Malignant Transformation in Oral Epithelial Dysplasia&lt;/title&gt;&lt;/titles&gt;&lt;edition&gt;23/08/2019&lt;/edition&gt;&lt;dates&gt;&lt;year&gt;2019&lt;/year&gt;&lt;/dates&gt;&lt;work-type&gt;Doctor of Medicine Thesis, University of Liverpool, Liverpool, United Kingdom.&lt;/work-type&gt;&lt;urls&gt;&lt;/urls&gt;&lt;/record&gt;&lt;/Cite&gt;&lt;/EndNote&gt;</w:instrText>
      </w:r>
      <w:r>
        <w:fldChar w:fldCharType="separate"/>
      </w:r>
      <w:r w:rsidR="00D947D3" w:rsidRPr="00D947D3">
        <w:rPr>
          <w:noProof/>
          <w:vertAlign w:val="superscript"/>
        </w:rPr>
        <w:t>52</w:t>
      </w:r>
      <w:r>
        <w:fldChar w:fldCharType="end"/>
      </w:r>
      <w:r>
        <w:t xml:space="preserve"> </w:t>
      </w:r>
    </w:p>
    <w:p w14:paraId="49B7B89A"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2831CF60" w14:textId="77777777" w:rsidR="001F1F3C"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Authors</w:t>
      </w:r>
      <w:r>
        <w:rPr>
          <w:rtl/>
        </w:rPr>
        <w:t xml:space="preserve">’ </w:t>
      </w:r>
      <w:r>
        <w:t xml:space="preserve">contributions : MWSH, JBW, JMR and RJS were responsible for the study design. MWSH was the primary author of the article with contribution for the introduction from MPR and JG. MWSH and AT were primarily responsible for the histopathology and </w:t>
      </w:r>
      <w:r>
        <w:lastRenderedPageBreak/>
        <w:t>immunohistochemistry components. JBW, MPR, JG, JMR and MWSH contributed to the protein extraction and Western blotting. All authors contributed to the review, edit and agreement of the final version of the submitted paper.</w:t>
      </w:r>
    </w:p>
    <w:p w14:paraId="19ED7124" w14:textId="77777777" w:rsidR="001F1F3C" w:rsidRDefault="001F1F3C">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47E926EF" w14:textId="1963C1B9" w:rsidR="003A0B75" w:rsidRDefault="00857B7D">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r>
        <w:t xml:space="preserve">Acknowledgements: This article forms part of the Doctorate of Medicine thesis </w:t>
      </w:r>
      <w:r>
        <w:rPr>
          <w:rtl/>
        </w:rPr>
        <w:t>‘</w:t>
      </w:r>
      <w:r>
        <w:t>Clinical and Molecular Determinants of Malignant Transformation in Oral Epithelial Dysplasia</w:t>
      </w:r>
      <w:r>
        <w:rPr>
          <w:rtl/>
        </w:rPr>
        <w:t>’</w:t>
      </w:r>
      <w:r>
        <w:fldChar w:fldCharType="begin"/>
      </w:r>
      <w:r w:rsidR="00D947D3">
        <w:instrText xml:space="preserve"> ADDIN EN.CITE &lt;EndNote&gt;&lt;Cite&gt;&lt;Author&gt;Ho&lt;/Author&gt;&lt;Year&gt;2019&lt;/Year&gt;&lt;RecNum&gt;4516&lt;/RecNum&gt;&lt;DisplayText&gt;&lt;style face="superscript"&gt;52&lt;/style&gt;&lt;/DisplayText&gt;&lt;record&gt;&lt;rec-number&gt;4516&lt;/rec-number&gt;&lt;foreign-keys&gt;&lt;key app="EN" db-id="rar2xzpepxv9d0eeewu5t2sat2sw9r5e0505" timestamp="1585406594"&gt;4516&lt;/key&gt;&lt;/foreign-keys&gt;&lt;ref-type name="Journal Article"&gt;17&lt;/ref-type&gt;&lt;contributors&gt;&lt;authors&gt;&lt;author&gt;Ho, M.W.&lt;/author&gt;&lt;/authors&gt;&lt;/contributors&gt;&lt;titles&gt;&lt;title&gt;Clinical and Molecular Determinants of Malignant Transformation in Oral Epithelial Dysplasia&lt;/title&gt;&lt;/titles&gt;&lt;edition&gt;23/08/2019&lt;/edition&gt;&lt;dates&gt;&lt;year&gt;2019&lt;/year&gt;&lt;/dates&gt;&lt;work-type&gt;Doctor of Medicine Thesis, University of Liverpool, Liverpool, United Kingdom.&lt;/work-type&gt;&lt;urls&gt;&lt;/urls&gt;&lt;/record&gt;&lt;/Cite&gt;&lt;/EndNote&gt;</w:instrText>
      </w:r>
      <w:r>
        <w:fldChar w:fldCharType="separate"/>
      </w:r>
      <w:r w:rsidR="00D947D3" w:rsidRPr="00D947D3">
        <w:rPr>
          <w:noProof/>
          <w:vertAlign w:val="superscript"/>
        </w:rPr>
        <w:t>52</w:t>
      </w:r>
      <w:r>
        <w:fldChar w:fldCharType="end"/>
      </w:r>
      <w:r>
        <w:t xml:space="preserve"> which has been deposited in the University of Liverpool Elements archive.</w:t>
      </w:r>
    </w:p>
    <w:p w14:paraId="23B75FC1" w14:textId="77777777" w:rsidR="003A0B75" w:rsidRDefault="003A0B75">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69C1E673" w14:textId="4EB2BAC5" w:rsidR="00B41418" w:rsidRDefault="00B41418">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1F64E40E" w14:textId="77777777" w:rsidR="001F1F3C" w:rsidRDefault="00857B7D" w:rsidP="001E010D">
      <w:pPr>
        <w:pStyle w:val="Body"/>
        <w:rPr>
          <w:u w:val="single"/>
        </w:rPr>
      </w:pPr>
      <w:proofErr w:type="spellStart"/>
      <w:proofErr w:type="gramStart"/>
      <w:r>
        <w:rPr>
          <w:u w:val="single"/>
          <w:lang w:val="fr-FR"/>
        </w:rPr>
        <w:t>References</w:t>
      </w:r>
      <w:proofErr w:type="spellEnd"/>
      <w:r>
        <w:rPr>
          <w:u w:val="single"/>
          <w:lang w:val="fr-FR"/>
        </w:rPr>
        <w:t>:</w:t>
      </w:r>
      <w:proofErr w:type="gramEnd"/>
    </w:p>
    <w:p w14:paraId="7C8DA5F4" w14:textId="77777777" w:rsidR="001F1F3C" w:rsidRDefault="001F1F3C" w:rsidP="001E010D">
      <w:pPr>
        <w:pStyle w:val="Body"/>
      </w:pPr>
    </w:p>
    <w:p w14:paraId="62EF74D5" w14:textId="77777777" w:rsidR="00E80179" w:rsidRPr="00E80179" w:rsidRDefault="00B41418" w:rsidP="00E80179">
      <w:pPr>
        <w:pStyle w:val="EndNoteBibliography"/>
        <w:rPr>
          <w:noProof/>
        </w:rPr>
      </w:pPr>
      <w:r>
        <w:fldChar w:fldCharType="begin"/>
      </w:r>
      <w:r>
        <w:instrText xml:space="preserve"> ADDIN EN.REFLIST </w:instrText>
      </w:r>
      <w:r>
        <w:fldChar w:fldCharType="separate"/>
      </w:r>
      <w:r w:rsidR="00E80179" w:rsidRPr="00E80179">
        <w:rPr>
          <w:noProof/>
        </w:rPr>
        <w:tab/>
        <w:t>1.</w:t>
      </w:r>
      <w:r w:rsidR="00E80179" w:rsidRPr="00E80179">
        <w:rPr>
          <w:noProof/>
        </w:rPr>
        <w:tab/>
        <w:t>Ho MW, Risk JM, Woolgar JA, et al: The clinical determinants of malignant transformation in oral epithelial dysplasia. Oral Oncol 48:969-976, 2012</w:t>
      </w:r>
    </w:p>
    <w:p w14:paraId="2E89B4F4" w14:textId="77777777" w:rsidR="00E80179" w:rsidRPr="00E80179" w:rsidRDefault="00E80179" w:rsidP="00E80179">
      <w:pPr>
        <w:pStyle w:val="EndNoteBibliography"/>
        <w:rPr>
          <w:noProof/>
        </w:rPr>
      </w:pPr>
      <w:r w:rsidRPr="00E80179">
        <w:rPr>
          <w:noProof/>
        </w:rPr>
        <w:tab/>
        <w:t>2.</w:t>
      </w:r>
      <w:r w:rsidRPr="00E80179">
        <w:rPr>
          <w:noProof/>
        </w:rPr>
        <w:tab/>
        <w:t>Brennan M, Migliorati CA, Lockhart PB, et al: Management of oral epithelial dysplasia: a review. Oral Surg Oral Med Oral Pathol Oral Radiol Endod 103 Suppl:S19 e1-12, 2007</w:t>
      </w:r>
    </w:p>
    <w:p w14:paraId="4E13E16C" w14:textId="77777777" w:rsidR="00E80179" w:rsidRPr="00E80179" w:rsidRDefault="00E80179" w:rsidP="00E80179">
      <w:pPr>
        <w:pStyle w:val="EndNoteBibliography"/>
        <w:rPr>
          <w:noProof/>
        </w:rPr>
      </w:pPr>
      <w:r w:rsidRPr="00E80179">
        <w:rPr>
          <w:noProof/>
        </w:rPr>
        <w:tab/>
        <w:t>3.</w:t>
      </w:r>
      <w:r w:rsidRPr="00E80179">
        <w:rPr>
          <w:noProof/>
        </w:rPr>
        <w:tab/>
        <w:t>Mehanna HM, Rattay T, Smith J, et al: Treatment and follow-up of oral dysplasia - a systematic review and meta-analysis. Head Neck 31:1600-9, 2009</w:t>
      </w:r>
    </w:p>
    <w:p w14:paraId="271DA222" w14:textId="77777777" w:rsidR="00E80179" w:rsidRPr="00E80179" w:rsidRDefault="00E80179" w:rsidP="00E80179">
      <w:pPr>
        <w:pStyle w:val="EndNoteBibliography"/>
        <w:rPr>
          <w:noProof/>
        </w:rPr>
      </w:pPr>
      <w:r w:rsidRPr="00E80179">
        <w:rPr>
          <w:noProof/>
        </w:rPr>
        <w:tab/>
        <w:t>4.</w:t>
      </w:r>
      <w:r w:rsidRPr="00E80179">
        <w:rPr>
          <w:noProof/>
        </w:rPr>
        <w:tab/>
        <w:t>Smith J, Rattay T, McConkey C, et al: Biomarkers in dysplasia of the oral cavity: a systematic review. Oral Oncol 45:647-53, 2009</w:t>
      </w:r>
    </w:p>
    <w:p w14:paraId="0C8C0632" w14:textId="77777777" w:rsidR="00E80179" w:rsidRPr="00E80179" w:rsidRDefault="00E80179" w:rsidP="00E80179">
      <w:pPr>
        <w:pStyle w:val="EndNoteBibliography"/>
        <w:rPr>
          <w:noProof/>
        </w:rPr>
      </w:pPr>
      <w:r w:rsidRPr="00E80179">
        <w:rPr>
          <w:noProof/>
        </w:rPr>
        <w:tab/>
        <w:t>5.</w:t>
      </w:r>
      <w:r w:rsidRPr="00E80179">
        <w:rPr>
          <w:noProof/>
        </w:rPr>
        <w:tab/>
        <w:t>Nankivell P, Mehanna H: Oral dysplasia: biomarkers, treatment, and follow-up. Curr Oncol Rep 13:145-52, 2011</w:t>
      </w:r>
    </w:p>
    <w:p w14:paraId="717EE16B" w14:textId="77777777" w:rsidR="00E80179" w:rsidRPr="00E80179" w:rsidRDefault="00E80179" w:rsidP="00E80179">
      <w:pPr>
        <w:pStyle w:val="EndNoteBibliography"/>
        <w:rPr>
          <w:noProof/>
        </w:rPr>
      </w:pPr>
      <w:r w:rsidRPr="00E80179">
        <w:rPr>
          <w:noProof/>
        </w:rPr>
        <w:tab/>
        <w:t>6.</w:t>
      </w:r>
      <w:r w:rsidRPr="00E80179">
        <w:rPr>
          <w:noProof/>
        </w:rPr>
        <w:tab/>
        <w:t>Macey R, Walsh T, Brocklehurst P, et al: Diagnostic tests for oral cancer and potentially malignant disorders in patients presenting with clinically evident lesions. Cochrane Database Syst Rev:CD010276, 2015</w:t>
      </w:r>
    </w:p>
    <w:p w14:paraId="4ECD36D3" w14:textId="77777777" w:rsidR="00E80179" w:rsidRPr="00E80179" w:rsidRDefault="00E80179" w:rsidP="00E80179">
      <w:pPr>
        <w:pStyle w:val="EndNoteBibliography"/>
        <w:rPr>
          <w:noProof/>
        </w:rPr>
      </w:pPr>
      <w:r w:rsidRPr="00E80179">
        <w:rPr>
          <w:noProof/>
        </w:rPr>
        <w:tab/>
        <w:t>7.</w:t>
      </w:r>
      <w:r w:rsidRPr="00E80179">
        <w:rPr>
          <w:noProof/>
        </w:rPr>
        <w:tab/>
        <w:t>Nankivell PC, Williams H, Bartlett JM, et al: Validation of tissue microarrays in oral epithelial dysplasia using a novel virtual-array technique. J Clin Pathol 65:1084-7, 2012</w:t>
      </w:r>
    </w:p>
    <w:p w14:paraId="42C20646" w14:textId="77777777" w:rsidR="00E80179" w:rsidRPr="00E80179" w:rsidRDefault="00E80179" w:rsidP="00E80179">
      <w:pPr>
        <w:pStyle w:val="EndNoteBibliography"/>
        <w:rPr>
          <w:noProof/>
        </w:rPr>
      </w:pPr>
      <w:r w:rsidRPr="00E80179">
        <w:rPr>
          <w:noProof/>
        </w:rPr>
        <w:tab/>
        <w:t>8.</w:t>
      </w:r>
      <w:r w:rsidRPr="00E80179">
        <w:rPr>
          <w:noProof/>
        </w:rPr>
        <w:tab/>
        <w:t>Fan GK, Chen J, Ping F, et al: Immunohistochemical analysis of P57(kip2), p53 and hsp60 expressions in premalignant and malignant oral tissues. Oral Oncol 42:147-53, 2006</w:t>
      </w:r>
    </w:p>
    <w:p w14:paraId="0B4C24BC" w14:textId="77777777" w:rsidR="00E80179" w:rsidRPr="00E80179" w:rsidRDefault="00E80179" w:rsidP="00E80179">
      <w:pPr>
        <w:pStyle w:val="EndNoteBibliography"/>
        <w:rPr>
          <w:noProof/>
        </w:rPr>
      </w:pPr>
      <w:r w:rsidRPr="00E80179">
        <w:rPr>
          <w:noProof/>
        </w:rPr>
        <w:tab/>
        <w:t>9.</w:t>
      </w:r>
      <w:r w:rsidRPr="00E80179">
        <w:rPr>
          <w:noProof/>
        </w:rPr>
        <w:tab/>
        <w:t>Scott IS, Odell E, Chatrath P, et al: A minimally invasive immunocytochemical approach to early detection of oral squamous cell carcinoma and dysplasia. Br J Cancer 94:1170-5, 2006</w:t>
      </w:r>
    </w:p>
    <w:p w14:paraId="503F5CAB" w14:textId="77777777" w:rsidR="00E80179" w:rsidRPr="00E80179" w:rsidRDefault="00E80179" w:rsidP="00E80179">
      <w:pPr>
        <w:pStyle w:val="EndNoteBibliography"/>
        <w:rPr>
          <w:noProof/>
        </w:rPr>
      </w:pPr>
      <w:r w:rsidRPr="00E80179">
        <w:rPr>
          <w:noProof/>
        </w:rPr>
        <w:tab/>
        <w:t>10.</w:t>
      </w:r>
      <w:r w:rsidRPr="00E80179">
        <w:rPr>
          <w:noProof/>
        </w:rPr>
        <w:tab/>
        <w:t>Antoniou AC, Beesley J, McGuffog L, et al: Common breast cancer susceptibility alleles and the risk of breast cancer for BRCA1 and BRCA2 mutation carriers: implications for risk prediction. Cancer Res 70:9742-54, 2010</w:t>
      </w:r>
    </w:p>
    <w:p w14:paraId="7DE162EC" w14:textId="77777777" w:rsidR="00E80179" w:rsidRPr="00E80179" w:rsidRDefault="00E80179" w:rsidP="00E80179">
      <w:pPr>
        <w:pStyle w:val="EndNoteBibliography"/>
        <w:rPr>
          <w:noProof/>
        </w:rPr>
      </w:pPr>
      <w:r w:rsidRPr="00E80179">
        <w:rPr>
          <w:noProof/>
        </w:rPr>
        <w:lastRenderedPageBreak/>
        <w:tab/>
        <w:t>11.</w:t>
      </w:r>
      <w:r w:rsidRPr="00E80179">
        <w:rPr>
          <w:noProof/>
        </w:rPr>
        <w:tab/>
        <w:t>Rudland PS, Platt-Higgins AM, Davies LM, et al: Significance of the Fanconi anemia FANCD2 protein in sporadic and metastatic human breast cancer. Am J Pathol 176:2935-47, 2010</w:t>
      </w:r>
    </w:p>
    <w:p w14:paraId="03DA98C3" w14:textId="77777777" w:rsidR="00E80179" w:rsidRPr="00E80179" w:rsidRDefault="00E80179" w:rsidP="00E80179">
      <w:pPr>
        <w:pStyle w:val="EndNoteBibliography"/>
        <w:rPr>
          <w:noProof/>
        </w:rPr>
      </w:pPr>
      <w:r w:rsidRPr="00E80179">
        <w:rPr>
          <w:noProof/>
        </w:rPr>
        <w:tab/>
        <w:t>12.</w:t>
      </w:r>
      <w:r w:rsidRPr="00E80179">
        <w:rPr>
          <w:noProof/>
        </w:rPr>
        <w:tab/>
        <w:t>Reed K, Ravikumar TS, Gifford RR, et al: The association of Fanconi's anemia and squamous cell carcinoma. Cancer 52:926-8, 1983</w:t>
      </w:r>
    </w:p>
    <w:p w14:paraId="6F7E1B37" w14:textId="77777777" w:rsidR="00E80179" w:rsidRPr="00E80179" w:rsidRDefault="00E80179" w:rsidP="00E80179">
      <w:pPr>
        <w:pStyle w:val="EndNoteBibliography"/>
        <w:rPr>
          <w:noProof/>
        </w:rPr>
      </w:pPr>
      <w:r w:rsidRPr="00E80179">
        <w:rPr>
          <w:noProof/>
        </w:rPr>
        <w:tab/>
        <w:t>13.</w:t>
      </w:r>
      <w:r w:rsidRPr="00E80179">
        <w:rPr>
          <w:noProof/>
        </w:rPr>
        <w:tab/>
        <w:t>Deans AJ, West SC: DNA interstrand crosslink repair and cancer. Nat Rev Cancer 11:467-80, 2011</w:t>
      </w:r>
    </w:p>
    <w:p w14:paraId="616A92E7" w14:textId="77777777" w:rsidR="00E80179" w:rsidRPr="00E80179" w:rsidRDefault="00E80179" w:rsidP="00E80179">
      <w:pPr>
        <w:pStyle w:val="EndNoteBibliography"/>
        <w:rPr>
          <w:noProof/>
        </w:rPr>
      </w:pPr>
      <w:r w:rsidRPr="00E80179">
        <w:rPr>
          <w:noProof/>
        </w:rPr>
        <w:tab/>
        <w:t>14.</w:t>
      </w:r>
      <w:r w:rsidRPr="00E80179">
        <w:rPr>
          <w:noProof/>
        </w:rPr>
        <w:tab/>
        <w:t>Grompe M, D'Andrea A: Fanconi anemia and DNA repair. Hum Mol Genet 10:2253-9, 2001</w:t>
      </w:r>
    </w:p>
    <w:p w14:paraId="1F6EE251" w14:textId="77777777" w:rsidR="00E80179" w:rsidRPr="00E80179" w:rsidRDefault="00E80179" w:rsidP="00E80179">
      <w:pPr>
        <w:pStyle w:val="EndNoteBibliography"/>
        <w:rPr>
          <w:noProof/>
        </w:rPr>
      </w:pPr>
      <w:r w:rsidRPr="00E80179">
        <w:rPr>
          <w:noProof/>
        </w:rPr>
        <w:tab/>
        <w:t>15.</w:t>
      </w:r>
      <w:r w:rsidRPr="00E80179">
        <w:rPr>
          <w:noProof/>
        </w:rPr>
        <w:tab/>
        <w:t>D'Andrea AD, Grompe M: The Fanconi anaemia/BRCA pathway. Nat Rev Cancer 3:23-34, 2003</w:t>
      </w:r>
    </w:p>
    <w:p w14:paraId="67BDB9D5" w14:textId="77777777" w:rsidR="00E80179" w:rsidRPr="00E80179" w:rsidRDefault="00E80179" w:rsidP="00E80179">
      <w:pPr>
        <w:pStyle w:val="EndNoteBibliography"/>
        <w:rPr>
          <w:noProof/>
        </w:rPr>
      </w:pPr>
      <w:r w:rsidRPr="00E80179">
        <w:rPr>
          <w:noProof/>
        </w:rPr>
        <w:tab/>
        <w:t>16.</w:t>
      </w:r>
      <w:r w:rsidRPr="00E80179">
        <w:rPr>
          <w:noProof/>
        </w:rPr>
        <w:tab/>
        <w:t>Moldovan GL, D'Andrea AD: How the fanconi anemia pathway guards the genome. Annu Rev Genet 43:223-49, 2009</w:t>
      </w:r>
    </w:p>
    <w:p w14:paraId="2FE4FCB1" w14:textId="77777777" w:rsidR="00E80179" w:rsidRPr="00E80179" w:rsidRDefault="00E80179" w:rsidP="00E80179">
      <w:pPr>
        <w:pStyle w:val="EndNoteBibliography"/>
        <w:rPr>
          <w:noProof/>
        </w:rPr>
      </w:pPr>
      <w:r w:rsidRPr="00E80179">
        <w:rPr>
          <w:noProof/>
        </w:rPr>
        <w:tab/>
        <w:t>17.</w:t>
      </w:r>
      <w:r w:rsidRPr="00E80179">
        <w:rPr>
          <w:noProof/>
        </w:rPr>
        <w:tab/>
        <w:t>Kupfer GM: Fanconi anemia: a signal transduction and DNA repair pathway. Yale J Biol Med 86:491-7, 2013</w:t>
      </w:r>
    </w:p>
    <w:p w14:paraId="0D7B5CED" w14:textId="77777777" w:rsidR="00E80179" w:rsidRPr="00E80179" w:rsidRDefault="00E80179" w:rsidP="00E80179">
      <w:pPr>
        <w:pStyle w:val="EndNoteBibliography"/>
        <w:rPr>
          <w:noProof/>
        </w:rPr>
      </w:pPr>
      <w:r w:rsidRPr="00E80179">
        <w:rPr>
          <w:noProof/>
        </w:rPr>
        <w:tab/>
        <w:t>18.</w:t>
      </w:r>
      <w:r w:rsidRPr="00E80179">
        <w:rPr>
          <w:noProof/>
        </w:rPr>
        <w:tab/>
        <w:t>Tomida J, Itaya A, Shigechi T, et al: A novel interplay between the Fanconi anemia core complex and ATR-ATRIP kinase during DNA cross-link repair. Nucleic Acids Res 41:6930-41, 2013</w:t>
      </w:r>
    </w:p>
    <w:p w14:paraId="0D11F20A" w14:textId="77777777" w:rsidR="00E80179" w:rsidRPr="00E80179" w:rsidRDefault="00E80179" w:rsidP="00E80179">
      <w:pPr>
        <w:pStyle w:val="EndNoteBibliography"/>
        <w:rPr>
          <w:noProof/>
        </w:rPr>
      </w:pPr>
      <w:r w:rsidRPr="00E80179">
        <w:rPr>
          <w:noProof/>
        </w:rPr>
        <w:tab/>
        <w:t>19.</w:t>
      </w:r>
      <w:r w:rsidRPr="00E80179">
        <w:rPr>
          <w:noProof/>
        </w:rPr>
        <w:tab/>
        <w:t>Andreassen PR, D'Andrea AD, Taniguchi T: ATR couples FANCD2 monoubiquitination to the DNA-damage response. Genes Dev 18:1958-63, 2004</w:t>
      </w:r>
    </w:p>
    <w:p w14:paraId="1D3BB973" w14:textId="77777777" w:rsidR="00E80179" w:rsidRPr="00E80179" w:rsidRDefault="00E80179" w:rsidP="00E80179">
      <w:pPr>
        <w:pStyle w:val="EndNoteBibliography"/>
        <w:rPr>
          <w:noProof/>
        </w:rPr>
      </w:pPr>
      <w:r w:rsidRPr="00E80179">
        <w:rPr>
          <w:noProof/>
        </w:rPr>
        <w:tab/>
        <w:t>20.</w:t>
      </w:r>
      <w:r w:rsidRPr="00E80179">
        <w:rPr>
          <w:noProof/>
        </w:rPr>
        <w:tab/>
        <w:t>Qiao F, Mi J, Wilson JB, et al: Phosphorylation of fanconi anemia (FA) complementation group G protein, FANCG, at serine 7 is important for function of the FA pathway. J Biol Chem 279:46035-45, 2004</w:t>
      </w:r>
    </w:p>
    <w:p w14:paraId="248F87E9" w14:textId="77777777" w:rsidR="00E80179" w:rsidRPr="00E80179" w:rsidRDefault="00E80179" w:rsidP="00E80179">
      <w:pPr>
        <w:pStyle w:val="EndNoteBibliography"/>
        <w:rPr>
          <w:noProof/>
        </w:rPr>
      </w:pPr>
      <w:r w:rsidRPr="00E80179">
        <w:rPr>
          <w:noProof/>
        </w:rPr>
        <w:tab/>
        <w:t>21.</w:t>
      </w:r>
      <w:r w:rsidRPr="00E80179">
        <w:rPr>
          <w:noProof/>
        </w:rPr>
        <w:tab/>
        <w:t>Smogorzewska A, Matsuoka S, Vinciguerra P, et al: Identification of the FANCI protein, a monoubiquitinated FANCD2 paralog required for DNA repair. Cell 129:289-301, 2007</w:t>
      </w:r>
    </w:p>
    <w:p w14:paraId="65CEF10F" w14:textId="77777777" w:rsidR="00E80179" w:rsidRPr="00E80179" w:rsidRDefault="00E80179" w:rsidP="00E80179">
      <w:pPr>
        <w:pStyle w:val="EndNoteBibliography"/>
        <w:rPr>
          <w:noProof/>
        </w:rPr>
      </w:pPr>
      <w:r w:rsidRPr="00E80179">
        <w:rPr>
          <w:noProof/>
        </w:rPr>
        <w:tab/>
        <w:t>22.</w:t>
      </w:r>
      <w:r w:rsidRPr="00E80179">
        <w:rPr>
          <w:noProof/>
        </w:rPr>
        <w:tab/>
        <w:t>Bunting SF, Nussenzweig A: Dangerous liaisons: Fanconi anemia and toxic nonhomologous end joining in DNA crosslink repair. Mol Cell 39:164-6, 2010</w:t>
      </w:r>
    </w:p>
    <w:p w14:paraId="3419B1E6" w14:textId="77777777" w:rsidR="00E80179" w:rsidRPr="00E80179" w:rsidRDefault="00E80179" w:rsidP="00E80179">
      <w:pPr>
        <w:pStyle w:val="EndNoteBibliography"/>
        <w:rPr>
          <w:noProof/>
        </w:rPr>
      </w:pPr>
      <w:r w:rsidRPr="00E80179">
        <w:rPr>
          <w:noProof/>
        </w:rPr>
        <w:tab/>
        <w:t>23.</w:t>
      </w:r>
      <w:r w:rsidRPr="00E80179">
        <w:rPr>
          <w:noProof/>
        </w:rPr>
        <w:tab/>
        <w:t>Kramer IR, Lucas RB, Pindborg JJ, et al: Definition of leukoplakia and related lesions: an aid to studies on oral precancer. Oral Surg Oral Med Oral Pathol 46:518-39, 1978</w:t>
      </w:r>
    </w:p>
    <w:p w14:paraId="7F442064" w14:textId="77777777" w:rsidR="00E80179" w:rsidRPr="00E80179" w:rsidRDefault="00E80179" w:rsidP="00E80179">
      <w:pPr>
        <w:pStyle w:val="EndNoteBibliography"/>
        <w:rPr>
          <w:noProof/>
        </w:rPr>
      </w:pPr>
      <w:r w:rsidRPr="00E80179">
        <w:rPr>
          <w:noProof/>
        </w:rPr>
        <w:tab/>
        <w:t>24.</w:t>
      </w:r>
      <w:r w:rsidRPr="00E80179">
        <w:rPr>
          <w:noProof/>
        </w:rPr>
        <w:tab/>
        <w:t>Muller S: Update from the 4th Edition of the World Health Organization of Head and Neck Tumours: Tumours of the Oral Cavity and Mobile Tongue. Head Neck Pathol 11:33-40, 2017</w:t>
      </w:r>
    </w:p>
    <w:p w14:paraId="21F6428C" w14:textId="77777777" w:rsidR="00E80179" w:rsidRPr="00E80179" w:rsidRDefault="00E80179" w:rsidP="00E80179">
      <w:pPr>
        <w:pStyle w:val="EndNoteBibliography"/>
        <w:rPr>
          <w:noProof/>
        </w:rPr>
      </w:pPr>
      <w:r w:rsidRPr="00E80179">
        <w:rPr>
          <w:noProof/>
        </w:rPr>
        <w:tab/>
        <w:t>25.</w:t>
      </w:r>
      <w:r w:rsidRPr="00E80179">
        <w:rPr>
          <w:noProof/>
        </w:rPr>
        <w:tab/>
        <w:t>Addis MF, Tanca A, Pagnozzi D, et al: Generation of high-quality protein extracts from formalin-fixed, paraffin-embedded tissues. Proteomics 9:3815-23, 2009</w:t>
      </w:r>
    </w:p>
    <w:p w14:paraId="400DABF6" w14:textId="77777777" w:rsidR="00E80179" w:rsidRPr="00E80179" w:rsidRDefault="00E80179" w:rsidP="00E80179">
      <w:pPr>
        <w:pStyle w:val="EndNoteBibliography"/>
        <w:rPr>
          <w:noProof/>
        </w:rPr>
      </w:pPr>
      <w:r w:rsidRPr="00E80179">
        <w:rPr>
          <w:noProof/>
        </w:rPr>
        <w:tab/>
        <w:t>26.</w:t>
      </w:r>
      <w:r w:rsidRPr="00E80179">
        <w:rPr>
          <w:noProof/>
        </w:rPr>
        <w:tab/>
        <w:t>Wilson JB, Johnson MA, Stuckert AP, et al: The Chinese hamster FANCG/XRCC9 mutant NM3 fails to express the monoubiquitinated form of the FANCD2 protein, is hypersensitive to a range of DNA damaging agents and exhibits a normal level of spontaneous sister chromatid exchange. Carcinogenesis 22:1939-46, 2001</w:t>
      </w:r>
    </w:p>
    <w:p w14:paraId="744FBBB2" w14:textId="77777777" w:rsidR="00E80179" w:rsidRPr="00E80179" w:rsidRDefault="00E80179" w:rsidP="00E80179">
      <w:pPr>
        <w:pStyle w:val="EndNoteBibliography"/>
        <w:rPr>
          <w:noProof/>
        </w:rPr>
      </w:pPr>
      <w:r w:rsidRPr="00E80179">
        <w:rPr>
          <w:noProof/>
        </w:rPr>
        <w:tab/>
        <w:t>27.</w:t>
      </w:r>
      <w:r w:rsidRPr="00E80179">
        <w:rPr>
          <w:noProof/>
        </w:rPr>
        <w:tab/>
        <w:t>Zhi G, Wilson JB, Chen X, et al: Fanconi anemia complementation group FANCD2 protein serine 331 phosphorylation is important for fanconi anemia pathway function and BRCA2 interaction. Cancer Res 69:8775-83, 2009</w:t>
      </w:r>
    </w:p>
    <w:p w14:paraId="0DB4C8D5" w14:textId="77777777" w:rsidR="00E80179" w:rsidRPr="00E80179" w:rsidRDefault="00E80179" w:rsidP="00E80179">
      <w:pPr>
        <w:pStyle w:val="EndNoteBibliography"/>
        <w:rPr>
          <w:noProof/>
        </w:rPr>
      </w:pPr>
      <w:r w:rsidRPr="00E80179">
        <w:rPr>
          <w:noProof/>
        </w:rPr>
        <w:tab/>
        <w:t>28.</w:t>
      </w:r>
      <w:r w:rsidRPr="00E80179">
        <w:rPr>
          <w:noProof/>
        </w:rPr>
        <w:tab/>
        <w:t>Lessard JL: Two monoclonal antibodies to actin: one muscle selective and one generally reactive. Cell Motil Cytoskeleton 10:349-62, 1988</w:t>
      </w:r>
    </w:p>
    <w:p w14:paraId="5D4FAE1D" w14:textId="7981E553" w:rsidR="00E80179" w:rsidRPr="00E80179" w:rsidRDefault="00E80179" w:rsidP="00E80179">
      <w:pPr>
        <w:pStyle w:val="EndNoteBibliography"/>
        <w:rPr>
          <w:noProof/>
        </w:rPr>
      </w:pPr>
      <w:r w:rsidRPr="00E80179">
        <w:rPr>
          <w:noProof/>
        </w:rPr>
        <w:tab/>
        <w:t>29.</w:t>
      </w:r>
      <w:r w:rsidRPr="00E80179">
        <w:rPr>
          <w:noProof/>
        </w:rPr>
        <w:tab/>
      </w:r>
      <w:hyperlink r:id="rId9" w:history="1">
        <w:r w:rsidRPr="00E80179">
          <w:rPr>
            <w:rStyle w:val="Hyperlink"/>
            <w:noProof/>
          </w:rPr>
          <w:t>http://www.proteinatlas.org/ENSG00000175054-ATR/antibody</w:t>
        </w:r>
      </w:hyperlink>
      <w:r w:rsidRPr="00E80179">
        <w:rPr>
          <w:noProof/>
        </w:rPr>
        <w:t xml:space="preserve">. </w:t>
      </w:r>
    </w:p>
    <w:p w14:paraId="6633A366" w14:textId="77777777" w:rsidR="00E80179" w:rsidRPr="00E80179" w:rsidRDefault="00E80179" w:rsidP="00E80179">
      <w:pPr>
        <w:pStyle w:val="EndNoteBibliography"/>
        <w:rPr>
          <w:noProof/>
        </w:rPr>
      </w:pPr>
      <w:r w:rsidRPr="00E80179">
        <w:rPr>
          <w:noProof/>
        </w:rPr>
        <w:lastRenderedPageBreak/>
        <w:tab/>
        <w:t>30.</w:t>
      </w:r>
      <w:r w:rsidRPr="00E80179">
        <w:rPr>
          <w:noProof/>
        </w:rPr>
        <w:tab/>
        <w:t>Collins NB, Wilson JB, Bush T, et al: ATR-dependent phosphorylation of FANCA on serine 1449 after DNA damage is important for FA pathway function. Blood 113:2181-90, 2009</w:t>
      </w:r>
    </w:p>
    <w:p w14:paraId="6BE28E84" w14:textId="77777777" w:rsidR="00E80179" w:rsidRPr="00E80179" w:rsidRDefault="00E80179" w:rsidP="00E80179">
      <w:pPr>
        <w:pStyle w:val="EndNoteBibliography"/>
        <w:rPr>
          <w:noProof/>
        </w:rPr>
      </w:pPr>
      <w:r w:rsidRPr="00E80179">
        <w:rPr>
          <w:noProof/>
        </w:rPr>
        <w:tab/>
        <w:t>31.</w:t>
      </w:r>
      <w:r w:rsidRPr="00E80179">
        <w:rPr>
          <w:noProof/>
        </w:rPr>
        <w:tab/>
        <w:t>Pichierri P, Rosselli F: The DNA crosslink-induced S-phase checkpoint depends on ATR-CHK1 and ATR-NBS1-FANCD2 pathways. EMBO J 23:1178-87, 2004</w:t>
      </w:r>
    </w:p>
    <w:p w14:paraId="4E95704D" w14:textId="77777777" w:rsidR="00E80179" w:rsidRPr="00E80179" w:rsidRDefault="00E80179" w:rsidP="00E80179">
      <w:pPr>
        <w:pStyle w:val="EndNoteBibliography"/>
        <w:rPr>
          <w:noProof/>
        </w:rPr>
      </w:pPr>
      <w:r w:rsidRPr="00E80179">
        <w:rPr>
          <w:noProof/>
        </w:rPr>
        <w:tab/>
        <w:t>32.</w:t>
      </w:r>
      <w:r w:rsidRPr="00E80179">
        <w:rPr>
          <w:noProof/>
        </w:rPr>
        <w:tab/>
        <w:t>Geng L, Huntoon CJ, Karnitz LM: RAD18-mediated ubiquitination of PCNA activates the Fanconi anemia DNA repair network. J Cell Biol 191:249-57, 2010</w:t>
      </w:r>
    </w:p>
    <w:p w14:paraId="2A76B073" w14:textId="77777777" w:rsidR="00E80179" w:rsidRPr="00E80179" w:rsidRDefault="00E80179" w:rsidP="00E80179">
      <w:pPr>
        <w:pStyle w:val="EndNoteBibliography"/>
        <w:rPr>
          <w:noProof/>
        </w:rPr>
      </w:pPr>
      <w:r w:rsidRPr="00E80179">
        <w:rPr>
          <w:noProof/>
        </w:rPr>
        <w:tab/>
        <w:t>33.</w:t>
      </w:r>
      <w:r w:rsidRPr="00E80179">
        <w:rPr>
          <w:noProof/>
        </w:rPr>
        <w:tab/>
        <w:t>Wilson JB, Yamamoto K, Marriott AS, et al: FANCG promotes formation of a newly identified protein complex containing BRCA2, FANCD2 and XRCC3. Oncogene 27:3641-52, 2008</w:t>
      </w:r>
    </w:p>
    <w:p w14:paraId="061FE2F8" w14:textId="77777777" w:rsidR="00E80179" w:rsidRPr="00E80179" w:rsidRDefault="00E80179" w:rsidP="00E80179">
      <w:pPr>
        <w:pStyle w:val="EndNoteBibliography"/>
        <w:rPr>
          <w:noProof/>
        </w:rPr>
      </w:pPr>
      <w:r w:rsidRPr="00E80179">
        <w:rPr>
          <w:noProof/>
        </w:rPr>
        <w:tab/>
        <w:t>34.</w:t>
      </w:r>
      <w:r w:rsidRPr="00E80179">
        <w:rPr>
          <w:noProof/>
        </w:rPr>
        <w:tab/>
        <w:t>Chen X, Wilson JB, McChesney P, et al: The Fanconi Anemia Proteins FANCD2 and FANCJ Interact and Regulate Each Other's Chromatin Localization. J Biol Chem 289:25774-82, 2014</w:t>
      </w:r>
    </w:p>
    <w:p w14:paraId="5C96CF30" w14:textId="77777777" w:rsidR="00E80179" w:rsidRPr="00E80179" w:rsidRDefault="00E80179" w:rsidP="00E80179">
      <w:pPr>
        <w:pStyle w:val="EndNoteBibliography"/>
        <w:rPr>
          <w:noProof/>
        </w:rPr>
      </w:pPr>
      <w:r w:rsidRPr="00E80179">
        <w:rPr>
          <w:noProof/>
        </w:rPr>
        <w:tab/>
        <w:t>35.</w:t>
      </w:r>
      <w:r w:rsidRPr="00E80179">
        <w:rPr>
          <w:noProof/>
        </w:rPr>
        <w:tab/>
        <w:t>Pillai-Kastoori L, Schutz-Geschwender AR, Harford JA: A systematic approach to quantitative Western blot analysis. Anal Biochem 593:113608, 2020</w:t>
      </w:r>
    </w:p>
    <w:p w14:paraId="5D32B5FA" w14:textId="77777777" w:rsidR="00E80179" w:rsidRPr="00E80179" w:rsidRDefault="00E80179" w:rsidP="00E80179">
      <w:pPr>
        <w:pStyle w:val="EndNoteBibliography"/>
        <w:rPr>
          <w:noProof/>
        </w:rPr>
      </w:pPr>
      <w:r w:rsidRPr="00E80179">
        <w:rPr>
          <w:noProof/>
        </w:rPr>
        <w:tab/>
        <w:t>36.</w:t>
      </w:r>
      <w:r w:rsidRPr="00E80179">
        <w:rPr>
          <w:noProof/>
        </w:rPr>
        <w:tab/>
        <w:t>Leung EY, McMahon JD, McLellan DR, et al: DNA damage marker phosphorylated histone H2AX is a potential predictive marker for progression of epithelial dysplasia of the oral cavity. Histopathology 71:522-528, 2017</w:t>
      </w:r>
    </w:p>
    <w:p w14:paraId="2897F450" w14:textId="77777777" w:rsidR="00E80179" w:rsidRPr="00E80179" w:rsidRDefault="00E80179" w:rsidP="00E80179">
      <w:pPr>
        <w:pStyle w:val="EndNoteBibliography"/>
        <w:rPr>
          <w:noProof/>
        </w:rPr>
      </w:pPr>
      <w:r w:rsidRPr="00E80179">
        <w:rPr>
          <w:noProof/>
        </w:rPr>
        <w:tab/>
        <w:t>37.</w:t>
      </w:r>
      <w:r w:rsidRPr="00E80179">
        <w:rPr>
          <w:noProof/>
        </w:rPr>
        <w:tab/>
        <w:t>Warnakulasuriya S, Reibel J, Bouquot J, et al: Oral epithelial dysplasia classification systems: predictive value, utility, weaknesses and scope for improvement. J Oral Pathol Med 37:127-33, 2008</w:t>
      </w:r>
    </w:p>
    <w:p w14:paraId="52FCC95F" w14:textId="77777777" w:rsidR="00E80179" w:rsidRPr="00E80179" w:rsidRDefault="00E80179" w:rsidP="00E80179">
      <w:pPr>
        <w:pStyle w:val="EndNoteBibliography"/>
        <w:rPr>
          <w:noProof/>
        </w:rPr>
      </w:pPr>
      <w:r w:rsidRPr="00E80179">
        <w:rPr>
          <w:noProof/>
        </w:rPr>
        <w:tab/>
        <w:t>38.</w:t>
      </w:r>
      <w:r w:rsidRPr="00E80179">
        <w:rPr>
          <w:noProof/>
        </w:rPr>
        <w:tab/>
        <w:t>Nankivell P, Williams H, Matthews P, et al: The binary oral dysplasia grading system: validity testing and suggested improvement. Oral Surg Oral Med Oral Pathol Oral Radiol 115:87-94, 2013</w:t>
      </w:r>
    </w:p>
    <w:p w14:paraId="4FAB7632" w14:textId="77777777" w:rsidR="00E80179" w:rsidRPr="00E80179" w:rsidRDefault="00E80179" w:rsidP="00E80179">
      <w:pPr>
        <w:pStyle w:val="EndNoteBibliography"/>
        <w:rPr>
          <w:noProof/>
        </w:rPr>
      </w:pPr>
      <w:r w:rsidRPr="00E80179">
        <w:rPr>
          <w:noProof/>
        </w:rPr>
        <w:tab/>
        <w:t>39.</w:t>
      </w:r>
      <w:r w:rsidRPr="00E80179">
        <w:rPr>
          <w:noProof/>
        </w:rPr>
        <w:tab/>
        <w:t>Kujan O, Khattab A, Oliver RJ, et al: Why oral histopathology suffers inter-observer variability on grading oral epithelial dysplasia: an attempt to understand the sources of variation. Oral Oncol 43:224-31, 2007</w:t>
      </w:r>
    </w:p>
    <w:p w14:paraId="25C2A494" w14:textId="77777777" w:rsidR="00E80179" w:rsidRPr="00E80179" w:rsidRDefault="00E80179" w:rsidP="00E80179">
      <w:pPr>
        <w:pStyle w:val="EndNoteBibliography"/>
        <w:rPr>
          <w:noProof/>
        </w:rPr>
      </w:pPr>
      <w:r w:rsidRPr="00E80179">
        <w:rPr>
          <w:noProof/>
        </w:rPr>
        <w:tab/>
        <w:t>40.</w:t>
      </w:r>
      <w:r w:rsidRPr="00E80179">
        <w:rPr>
          <w:noProof/>
        </w:rPr>
        <w:tab/>
        <w:t>Guneri P, Epstein JB: Why are we still unable to accurately determine the malignant potential or the behavior of oral mucosal lesions? Oral Oncol 71:177-179, 2017</w:t>
      </w:r>
    </w:p>
    <w:p w14:paraId="5174C938" w14:textId="77777777" w:rsidR="00E80179" w:rsidRPr="00E80179" w:rsidRDefault="00E80179" w:rsidP="00E80179">
      <w:pPr>
        <w:pStyle w:val="EndNoteBibliography"/>
        <w:rPr>
          <w:noProof/>
        </w:rPr>
      </w:pPr>
      <w:r w:rsidRPr="00E80179">
        <w:rPr>
          <w:noProof/>
        </w:rPr>
        <w:tab/>
        <w:t>41.</w:t>
      </w:r>
      <w:r w:rsidRPr="00E80179">
        <w:rPr>
          <w:noProof/>
        </w:rPr>
        <w:tab/>
        <w:t>Moldovan GL, D'Andrea AD: FANCD2 hurdles the DNA interstrand crosslink. Cell 139:1222-4, 2009</w:t>
      </w:r>
    </w:p>
    <w:p w14:paraId="3DE24A90" w14:textId="77777777" w:rsidR="00E80179" w:rsidRPr="00E80179" w:rsidRDefault="00E80179" w:rsidP="00E80179">
      <w:pPr>
        <w:pStyle w:val="EndNoteBibliography"/>
        <w:rPr>
          <w:noProof/>
        </w:rPr>
      </w:pPr>
      <w:r w:rsidRPr="00E80179">
        <w:rPr>
          <w:noProof/>
        </w:rPr>
        <w:tab/>
        <w:t>42.</w:t>
      </w:r>
      <w:r w:rsidRPr="00E80179">
        <w:rPr>
          <w:noProof/>
        </w:rPr>
        <w:tab/>
        <w:t>Gravells P, Hoh L, Solovieva S, et al: Reduced FANCD2 influences spontaneous SCE and RAD51 foci formation in uveal melanoma and Fanconi anaemia. Oncogene 32:5338-46, 2013</w:t>
      </w:r>
    </w:p>
    <w:p w14:paraId="2F66CC45" w14:textId="77777777" w:rsidR="00E80179" w:rsidRPr="00E80179" w:rsidRDefault="00E80179" w:rsidP="00E80179">
      <w:pPr>
        <w:pStyle w:val="EndNoteBibliography"/>
        <w:rPr>
          <w:noProof/>
        </w:rPr>
      </w:pPr>
      <w:r w:rsidRPr="00E80179">
        <w:rPr>
          <w:noProof/>
        </w:rPr>
        <w:tab/>
        <w:t>43.</w:t>
      </w:r>
      <w:r w:rsidRPr="00E80179">
        <w:rPr>
          <w:noProof/>
        </w:rPr>
        <w:tab/>
        <w:t>Joo W, Xu G, Persky NS, et al: Structure of the FANCI-FANCD2 complex: insights into the Fanconi anemia DNA repair pathway. Science 333:312-6, 2011</w:t>
      </w:r>
    </w:p>
    <w:p w14:paraId="124EFA96" w14:textId="77777777" w:rsidR="00E80179" w:rsidRPr="00E80179" w:rsidRDefault="00E80179" w:rsidP="00E80179">
      <w:pPr>
        <w:pStyle w:val="EndNoteBibliography"/>
        <w:rPr>
          <w:noProof/>
        </w:rPr>
      </w:pPr>
      <w:r w:rsidRPr="00E80179">
        <w:rPr>
          <w:noProof/>
        </w:rPr>
        <w:tab/>
        <w:t>44.</w:t>
      </w:r>
      <w:r w:rsidRPr="00E80179">
        <w:rPr>
          <w:noProof/>
        </w:rPr>
        <w:tab/>
        <w:t>Day RS: Planning clinically relevant biomarker validation studies using the "number needed to treat" concept. J Transl Med 14:117, 2016</w:t>
      </w:r>
    </w:p>
    <w:p w14:paraId="65976F1D" w14:textId="77777777" w:rsidR="00E80179" w:rsidRPr="00E80179" w:rsidRDefault="00E80179" w:rsidP="00E80179">
      <w:pPr>
        <w:pStyle w:val="EndNoteBibliography"/>
        <w:rPr>
          <w:noProof/>
        </w:rPr>
      </w:pPr>
      <w:r w:rsidRPr="00E80179">
        <w:rPr>
          <w:noProof/>
        </w:rPr>
        <w:tab/>
        <w:t>45.</w:t>
      </w:r>
      <w:r w:rsidRPr="00E80179">
        <w:rPr>
          <w:noProof/>
        </w:rPr>
        <w:tab/>
        <w:t>Holmstrup P, Vedtofte P, Reibel J, et al: Oral premalignant lesions: is a biopsy reliable? J Oral Pathol Med 36:262-6, 2007</w:t>
      </w:r>
    </w:p>
    <w:p w14:paraId="598D45DB" w14:textId="77777777" w:rsidR="00E80179" w:rsidRPr="00E80179" w:rsidRDefault="00E80179" w:rsidP="00E80179">
      <w:pPr>
        <w:pStyle w:val="EndNoteBibliography"/>
        <w:rPr>
          <w:noProof/>
        </w:rPr>
      </w:pPr>
      <w:r w:rsidRPr="00E80179">
        <w:rPr>
          <w:noProof/>
        </w:rPr>
        <w:tab/>
        <w:t>46.</w:t>
      </w:r>
      <w:r w:rsidRPr="00E80179">
        <w:rPr>
          <w:noProof/>
        </w:rPr>
        <w:tab/>
        <w:t>Vassilakopoulou M, Parisi F, Siddiqui S, et al: Preanalytical variables and phosphoepitope expression in FFPE tissue: quantitative epitope assessment after variable cold ischemic time. Lab Invest 95:334-41, 2015</w:t>
      </w:r>
    </w:p>
    <w:p w14:paraId="7D0553C1" w14:textId="77777777" w:rsidR="00E80179" w:rsidRPr="00E80179" w:rsidRDefault="00E80179" w:rsidP="00E80179">
      <w:pPr>
        <w:pStyle w:val="EndNoteBibliography"/>
        <w:rPr>
          <w:noProof/>
        </w:rPr>
      </w:pPr>
      <w:r w:rsidRPr="00E80179">
        <w:rPr>
          <w:noProof/>
        </w:rPr>
        <w:tab/>
        <w:t>47.</w:t>
      </w:r>
      <w:r w:rsidRPr="00E80179">
        <w:rPr>
          <w:noProof/>
        </w:rPr>
        <w:tab/>
        <w:t>Tsui IF, Rosin MP, Zhang L, et al: Multiple aberrations of chromosome 3p detected in oral premalignant lesions. Cancer Prev Res (Phila) 1:424-9, 2008</w:t>
      </w:r>
    </w:p>
    <w:p w14:paraId="35B1691B" w14:textId="77777777" w:rsidR="00E80179" w:rsidRPr="00E80179" w:rsidRDefault="00E80179" w:rsidP="00E80179">
      <w:pPr>
        <w:pStyle w:val="EndNoteBibliography"/>
        <w:rPr>
          <w:noProof/>
        </w:rPr>
      </w:pPr>
      <w:r w:rsidRPr="00E80179">
        <w:rPr>
          <w:noProof/>
        </w:rPr>
        <w:lastRenderedPageBreak/>
        <w:tab/>
        <w:t>48.</w:t>
      </w:r>
      <w:r w:rsidRPr="00E80179">
        <w:rPr>
          <w:noProof/>
        </w:rPr>
        <w:tab/>
        <w:t>Shumway BS, Kresty LA, Larsen PE, et al: Effects of a topically applied bioadhesive berry gel on loss of heterozygosity indices in premalignant oral lesions. Clin Cancer Res 14:2421-30, 2008</w:t>
      </w:r>
    </w:p>
    <w:p w14:paraId="739CDA34" w14:textId="77777777" w:rsidR="00E80179" w:rsidRPr="00E80179" w:rsidRDefault="00E80179" w:rsidP="00E80179">
      <w:pPr>
        <w:pStyle w:val="EndNoteBibliography"/>
        <w:rPr>
          <w:noProof/>
        </w:rPr>
      </w:pPr>
      <w:r w:rsidRPr="00E80179">
        <w:rPr>
          <w:noProof/>
        </w:rPr>
        <w:tab/>
        <w:t>49.</w:t>
      </w:r>
      <w:r w:rsidRPr="00E80179">
        <w:rPr>
          <w:noProof/>
        </w:rPr>
        <w:tab/>
        <w:t>Zhang L, Poh CF, Williams M, et al: Loss of heterozygosity (LOH) profiles--validated risk predictors for progression to oral cancer. Cancer Prev Res (Phila) 5:1081-9, 2012</w:t>
      </w:r>
    </w:p>
    <w:p w14:paraId="39B98FDC" w14:textId="77777777" w:rsidR="00E80179" w:rsidRPr="00E80179" w:rsidRDefault="00E80179" w:rsidP="00E80179">
      <w:pPr>
        <w:pStyle w:val="EndNoteBibliography"/>
        <w:rPr>
          <w:noProof/>
        </w:rPr>
      </w:pPr>
      <w:r w:rsidRPr="00E80179">
        <w:rPr>
          <w:noProof/>
        </w:rPr>
        <w:tab/>
        <w:t>50.</w:t>
      </w:r>
      <w:r w:rsidRPr="00E80179">
        <w:rPr>
          <w:noProof/>
        </w:rPr>
        <w:tab/>
        <w:t>Marquard AM, Eklund AC, Joshi T, et al: Pan-cancer analysis of genomic scar signatures associated with homologous recombination deficiency suggests novel indications for existing cancer drugs. Biomark Res 3:9, 2015</w:t>
      </w:r>
    </w:p>
    <w:p w14:paraId="78E4FC59" w14:textId="77777777" w:rsidR="00E80179" w:rsidRPr="00E80179" w:rsidRDefault="00E80179" w:rsidP="00E80179">
      <w:pPr>
        <w:pStyle w:val="EndNoteBibliography"/>
        <w:rPr>
          <w:noProof/>
        </w:rPr>
      </w:pPr>
      <w:r w:rsidRPr="00E80179">
        <w:rPr>
          <w:noProof/>
        </w:rPr>
        <w:tab/>
        <w:t>51.</w:t>
      </w:r>
      <w:r w:rsidRPr="00E80179">
        <w:rPr>
          <w:noProof/>
        </w:rPr>
        <w:tab/>
        <w:t>Cromwell I, Regier DA, Peacock SJ, et al: Cost-Effectiveness Analysis of Using Loss of Heterozygosity to Manage Premalignant Oral Dysplasia in British Columbia, Canada. Oncologist 21:1099-106, 2016</w:t>
      </w:r>
    </w:p>
    <w:p w14:paraId="5877E885" w14:textId="77777777" w:rsidR="00E80179" w:rsidRPr="00E80179" w:rsidRDefault="00E80179" w:rsidP="00E80179">
      <w:pPr>
        <w:pStyle w:val="EndNoteBibliography"/>
        <w:rPr>
          <w:noProof/>
        </w:rPr>
      </w:pPr>
      <w:r w:rsidRPr="00E80179">
        <w:rPr>
          <w:noProof/>
        </w:rPr>
        <w:tab/>
        <w:t>52.</w:t>
      </w:r>
      <w:r w:rsidRPr="00E80179">
        <w:rPr>
          <w:noProof/>
        </w:rPr>
        <w:tab/>
        <w:t>Ho MW: Clinical and Molecular Determinants of Malignant Transformation in Oral Epithelial Dysplasia. 2019</w:t>
      </w:r>
    </w:p>
    <w:p w14:paraId="388886AF" w14:textId="03B1D653" w:rsidR="000636DE" w:rsidRDefault="00B41418" w:rsidP="001E010D">
      <w:pPr>
        <w:pStyle w:val="Body"/>
        <w:spacing w:after="160" w:line="259" w:lineRule="auto"/>
      </w:pPr>
      <w:r>
        <w:fldChar w:fldCharType="end"/>
      </w:r>
    </w:p>
    <w:p w14:paraId="43ED5B45" w14:textId="77777777" w:rsidR="000636DE" w:rsidRDefault="000636DE" w:rsidP="000636DE">
      <w:pPr>
        <w:pStyle w:val="Caption"/>
        <w:spacing w:after="0"/>
      </w:pPr>
      <w:r>
        <w:t>Table 1.</w:t>
      </w:r>
      <w:r>
        <w:tab/>
      </w:r>
      <w:bookmarkStart w:id="6" w:name="_Hlk64319283"/>
      <w:r>
        <w:t>FANCD2 descriptive, binary immunohistochemistry scoring system.</w:t>
      </w:r>
    </w:p>
    <w:p w14:paraId="03D34082" w14:textId="77777777" w:rsidR="000636DE" w:rsidRDefault="000636DE" w:rsidP="000636DE">
      <w:pPr>
        <w:pStyle w:val="Body"/>
      </w:pPr>
    </w:p>
    <w:tbl>
      <w:tblPr>
        <w:tblW w:w="6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23"/>
        <w:gridCol w:w="1559"/>
        <w:gridCol w:w="1274"/>
        <w:gridCol w:w="1986"/>
        <w:gridCol w:w="1840"/>
      </w:tblGrid>
      <w:tr w:rsidR="000636DE" w:rsidRPr="00E10B4B" w14:paraId="24888E0F" w14:textId="77777777" w:rsidTr="007B69BC">
        <w:trPr>
          <w:jc w:val="center"/>
        </w:trPr>
        <w:tc>
          <w:tcPr>
            <w:tcW w:w="123" w:type="dxa"/>
            <w:vMerge w:val="restart"/>
            <w:tcBorders>
              <w:right w:val="nil"/>
            </w:tcBorders>
            <w:shd w:val="clear" w:color="auto" w:fill="auto"/>
            <w:vAlign w:val="center"/>
          </w:tcPr>
          <w:p w14:paraId="5A5E77EB" w14:textId="77777777" w:rsidR="000636DE" w:rsidRPr="00E10B4B" w:rsidRDefault="000636DE" w:rsidP="007B69BC">
            <w:pPr>
              <w:pStyle w:val="Body"/>
              <w:rPr>
                <w:lang w:val="en-GB"/>
              </w:rPr>
            </w:pPr>
          </w:p>
        </w:tc>
        <w:tc>
          <w:tcPr>
            <w:tcW w:w="2833" w:type="dxa"/>
            <w:gridSpan w:val="2"/>
            <w:tcBorders>
              <w:left w:val="nil"/>
              <w:bottom w:val="nil"/>
            </w:tcBorders>
            <w:shd w:val="clear" w:color="auto" w:fill="auto"/>
            <w:tcMar>
              <w:top w:w="72" w:type="dxa"/>
              <w:left w:w="144" w:type="dxa"/>
              <w:bottom w:w="72" w:type="dxa"/>
              <w:right w:w="144" w:type="dxa"/>
            </w:tcMar>
            <w:vAlign w:val="center"/>
            <w:hideMark/>
          </w:tcPr>
          <w:p w14:paraId="752B5127" w14:textId="77777777" w:rsidR="000636DE" w:rsidRPr="00E10B4B" w:rsidRDefault="000636DE" w:rsidP="007B69BC">
            <w:pPr>
              <w:pStyle w:val="Body"/>
              <w:jc w:val="center"/>
              <w:rPr>
                <w:lang w:val="en-GB"/>
              </w:rPr>
            </w:pPr>
            <w:r w:rsidRPr="00E10B4B">
              <w:rPr>
                <w:bCs/>
                <w:lang w:val="en-GB"/>
              </w:rPr>
              <w:t>Feature</w:t>
            </w:r>
          </w:p>
        </w:tc>
        <w:tc>
          <w:tcPr>
            <w:tcW w:w="3826" w:type="dxa"/>
            <w:gridSpan w:val="2"/>
            <w:shd w:val="clear" w:color="auto" w:fill="auto"/>
            <w:vAlign w:val="center"/>
          </w:tcPr>
          <w:p w14:paraId="19D53CC2" w14:textId="77777777" w:rsidR="000636DE" w:rsidRPr="00E10B4B" w:rsidRDefault="000636DE" w:rsidP="007B69BC">
            <w:pPr>
              <w:pStyle w:val="Body"/>
              <w:jc w:val="center"/>
              <w:rPr>
                <w:lang w:val="en-GB"/>
              </w:rPr>
            </w:pPr>
            <w:r w:rsidRPr="00E10B4B">
              <w:rPr>
                <w:bCs/>
                <w:lang w:val="en-GB"/>
              </w:rPr>
              <w:t>Binary score</w:t>
            </w:r>
          </w:p>
        </w:tc>
      </w:tr>
      <w:tr w:rsidR="000636DE" w:rsidRPr="00E10B4B" w14:paraId="6E0CACC2" w14:textId="77777777" w:rsidTr="007B69BC">
        <w:trPr>
          <w:jc w:val="center"/>
        </w:trPr>
        <w:tc>
          <w:tcPr>
            <w:tcW w:w="123" w:type="dxa"/>
            <w:vMerge/>
            <w:tcBorders>
              <w:right w:val="nil"/>
            </w:tcBorders>
            <w:vAlign w:val="center"/>
          </w:tcPr>
          <w:p w14:paraId="25BE960A" w14:textId="77777777" w:rsidR="000636DE" w:rsidRPr="00E10B4B" w:rsidRDefault="000636DE" w:rsidP="007B69BC">
            <w:pPr>
              <w:pStyle w:val="Body"/>
              <w:rPr>
                <w:lang w:val="en-GB"/>
              </w:rPr>
            </w:pPr>
          </w:p>
        </w:tc>
        <w:tc>
          <w:tcPr>
            <w:tcW w:w="2833" w:type="dxa"/>
            <w:gridSpan w:val="2"/>
            <w:tcBorders>
              <w:top w:val="nil"/>
              <w:left w:val="nil"/>
              <w:bottom w:val="single" w:sz="4" w:space="0" w:color="auto"/>
            </w:tcBorders>
            <w:shd w:val="clear" w:color="auto" w:fill="auto"/>
            <w:tcMar>
              <w:top w:w="72" w:type="dxa"/>
              <w:left w:w="144" w:type="dxa"/>
              <w:bottom w:w="72" w:type="dxa"/>
              <w:right w:w="144" w:type="dxa"/>
            </w:tcMar>
            <w:vAlign w:val="center"/>
            <w:hideMark/>
          </w:tcPr>
          <w:p w14:paraId="1B8EC724" w14:textId="77777777" w:rsidR="000636DE" w:rsidRPr="00E10B4B" w:rsidRDefault="000636DE" w:rsidP="007B69BC">
            <w:pPr>
              <w:pStyle w:val="Body"/>
              <w:jc w:val="center"/>
              <w:rPr>
                <w:lang w:val="en-GB"/>
              </w:rPr>
            </w:pPr>
          </w:p>
        </w:tc>
        <w:tc>
          <w:tcPr>
            <w:tcW w:w="1986" w:type="dxa"/>
            <w:shd w:val="clear" w:color="auto" w:fill="auto"/>
            <w:vAlign w:val="center"/>
          </w:tcPr>
          <w:p w14:paraId="4F7A6AD2" w14:textId="77777777" w:rsidR="000636DE" w:rsidRPr="00E10B4B" w:rsidRDefault="000636DE" w:rsidP="007B69BC">
            <w:pPr>
              <w:pStyle w:val="Body"/>
              <w:jc w:val="center"/>
              <w:rPr>
                <w:lang w:val="en-GB"/>
              </w:rPr>
            </w:pPr>
            <w:r w:rsidRPr="00E10B4B">
              <w:rPr>
                <w:lang w:val="en-GB"/>
              </w:rPr>
              <w:t>0</w:t>
            </w:r>
          </w:p>
        </w:tc>
        <w:tc>
          <w:tcPr>
            <w:tcW w:w="1840" w:type="dxa"/>
            <w:shd w:val="clear" w:color="auto" w:fill="auto"/>
            <w:tcMar>
              <w:top w:w="72" w:type="dxa"/>
              <w:left w:w="144" w:type="dxa"/>
              <w:bottom w:w="72" w:type="dxa"/>
              <w:right w:w="144" w:type="dxa"/>
            </w:tcMar>
            <w:vAlign w:val="center"/>
            <w:hideMark/>
          </w:tcPr>
          <w:p w14:paraId="2660E3B7" w14:textId="77777777" w:rsidR="000636DE" w:rsidRPr="00E10B4B" w:rsidRDefault="000636DE" w:rsidP="007B69BC">
            <w:pPr>
              <w:pStyle w:val="Body"/>
              <w:jc w:val="center"/>
              <w:rPr>
                <w:lang w:val="en-GB"/>
              </w:rPr>
            </w:pPr>
            <w:r w:rsidRPr="00E10B4B">
              <w:rPr>
                <w:bCs/>
                <w:lang w:val="en-GB"/>
              </w:rPr>
              <w:t>1</w:t>
            </w:r>
          </w:p>
        </w:tc>
      </w:tr>
      <w:tr w:rsidR="000636DE" w:rsidRPr="00E10B4B" w14:paraId="41816AB1" w14:textId="77777777" w:rsidTr="007B69BC">
        <w:trPr>
          <w:jc w:val="center"/>
        </w:trPr>
        <w:tc>
          <w:tcPr>
            <w:tcW w:w="1682" w:type="dxa"/>
            <w:gridSpan w:val="2"/>
            <w:vMerge w:val="restart"/>
            <w:shd w:val="clear" w:color="auto" w:fill="auto"/>
            <w:tcMar>
              <w:top w:w="72" w:type="dxa"/>
              <w:left w:w="144" w:type="dxa"/>
              <w:bottom w:w="72" w:type="dxa"/>
              <w:right w:w="144" w:type="dxa"/>
            </w:tcMar>
            <w:vAlign w:val="center"/>
            <w:hideMark/>
          </w:tcPr>
          <w:p w14:paraId="774C810A" w14:textId="77777777" w:rsidR="000636DE" w:rsidRPr="00E10B4B" w:rsidRDefault="000636DE" w:rsidP="007B69BC">
            <w:pPr>
              <w:pStyle w:val="Body"/>
              <w:rPr>
                <w:lang w:val="en-GB"/>
              </w:rPr>
            </w:pPr>
            <w:r w:rsidRPr="00E10B4B">
              <w:rPr>
                <w:bCs/>
                <w:lang w:val="en-GB"/>
              </w:rPr>
              <w:t xml:space="preserve">Nuclear </w:t>
            </w:r>
          </w:p>
          <w:p w14:paraId="4CFF527F" w14:textId="77777777" w:rsidR="000636DE" w:rsidRPr="00E10B4B" w:rsidRDefault="000636DE" w:rsidP="007B69BC">
            <w:pPr>
              <w:pStyle w:val="Body"/>
              <w:rPr>
                <w:lang w:val="en-GB"/>
              </w:rPr>
            </w:pPr>
            <w:r w:rsidRPr="00E10B4B">
              <w:rPr>
                <w:bCs/>
                <w:lang w:val="en-GB"/>
              </w:rPr>
              <w:t>Staining</w:t>
            </w:r>
          </w:p>
        </w:tc>
        <w:tc>
          <w:tcPr>
            <w:tcW w:w="1274" w:type="dxa"/>
            <w:shd w:val="clear" w:color="auto" w:fill="auto"/>
            <w:tcMar>
              <w:top w:w="72" w:type="dxa"/>
              <w:left w:w="144" w:type="dxa"/>
              <w:bottom w:w="72" w:type="dxa"/>
              <w:right w:w="144" w:type="dxa"/>
            </w:tcMar>
            <w:vAlign w:val="center"/>
            <w:hideMark/>
          </w:tcPr>
          <w:p w14:paraId="7A0CA155" w14:textId="77777777" w:rsidR="000636DE" w:rsidRPr="00E10B4B" w:rsidRDefault="000636DE" w:rsidP="007B69BC">
            <w:pPr>
              <w:pStyle w:val="Body"/>
              <w:rPr>
                <w:lang w:val="en-GB"/>
              </w:rPr>
            </w:pPr>
            <w:r w:rsidRPr="00E10B4B">
              <w:rPr>
                <w:bCs/>
                <w:lang w:val="en-GB"/>
              </w:rPr>
              <w:t>Extent</w:t>
            </w:r>
          </w:p>
        </w:tc>
        <w:tc>
          <w:tcPr>
            <w:tcW w:w="1986" w:type="dxa"/>
            <w:shd w:val="clear" w:color="auto" w:fill="auto"/>
            <w:tcMar>
              <w:top w:w="72" w:type="dxa"/>
              <w:left w:w="144" w:type="dxa"/>
              <w:bottom w:w="72" w:type="dxa"/>
              <w:right w:w="144" w:type="dxa"/>
            </w:tcMar>
            <w:vAlign w:val="center"/>
            <w:hideMark/>
          </w:tcPr>
          <w:p w14:paraId="519639DB" w14:textId="77777777" w:rsidR="000636DE" w:rsidRPr="00E10B4B" w:rsidRDefault="000636DE" w:rsidP="007B69BC">
            <w:pPr>
              <w:pStyle w:val="Body"/>
              <w:rPr>
                <w:lang w:val="en-GB"/>
              </w:rPr>
            </w:pPr>
            <w:r w:rsidRPr="00E10B4B">
              <w:rPr>
                <w:bCs/>
                <w:lang w:val="en-GB"/>
              </w:rPr>
              <w:t>Absent-Focal</w:t>
            </w:r>
          </w:p>
        </w:tc>
        <w:tc>
          <w:tcPr>
            <w:tcW w:w="1840" w:type="dxa"/>
            <w:shd w:val="clear" w:color="auto" w:fill="auto"/>
            <w:tcMar>
              <w:top w:w="72" w:type="dxa"/>
              <w:left w:w="144" w:type="dxa"/>
              <w:bottom w:w="72" w:type="dxa"/>
              <w:right w:w="144" w:type="dxa"/>
            </w:tcMar>
            <w:vAlign w:val="center"/>
            <w:hideMark/>
          </w:tcPr>
          <w:p w14:paraId="0B3669B1" w14:textId="77777777" w:rsidR="000636DE" w:rsidRPr="00E10B4B" w:rsidRDefault="000636DE" w:rsidP="007B69BC">
            <w:pPr>
              <w:pStyle w:val="Body"/>
              <w:rPr>
                <w:lang w:val="en-GB"/>
              </w:rPr>
            </w:pPr>
            <w:r w:rsidRPr="00E10B4B">
              <w:rPr>
                <w:bCs/>
                <w:lang w:val="en-GB"/>
              </w:rPr>
              <w:t>Multifocal-Widespread</w:t>
            </w:r>
          </w:p>
        </w:tc>
      </w:tr>
      <w:tr w:rsidR="000636DE" w:rsidRPr="00E10B4B" w14:paraId="6D80655B" w14:textId="77777777" w:rsidTr="007B69BC">
        <w:trPr>
          <w:jc w:val="center"/>
        </w:trPr>
        <w:tc>
          <w:tcPr>
            <w:tcW w:w="1682" w:type="dxa"/>
            <w:gridSpan w:val="2"/>
            <w:vMerge/>
            <w:vAlign w:val="center"/>
            <w:hideMark/>
          </w:tcPr>
          <w:p w14:paraId="1CE6D568" w14:textId="77777777" w:rsidR="000636DE" w:rsidRPr="00E10B4B" w:rsidRDefault="000636DE" w:rsidP="007B69BC">
            <w:pPr>
              <w:pStyle w:val="Body"/>
              <w:rPr>
                <w:lang w:val="en-GB"/>
              </w:rPr>
            </w:pPr>
          </w:p>
        </w:tc>
        <w:tc>
          <w:tcPr>
            <w:tcW w:w="1274" w:type="dxa"/>
            <w:shd w:val="clear" w:color="auto" w:fill="auto"/>
            <w:tcMar>
              <w:top w:w="72" w:type="dxa"/>
              <w:left w:w="144" w:type="dxa"/>
              <w:bottom w:w="72" w:type="dxa"/>
              <w:right w:w="144" w:type="dxa"/>
            </w:tcMar>
            <w:vAlign w:val="center"/>
            <w:hideMark/>
          </w:tcPr>
          <w:p w14:paraId="5E95A6BC" w14:textId="77777777" w:rsidR="000636DE" w:rsidRPr="00E10B4B" w:rsidRDefault="000636DE" w:rsidP="007B69BC">
            <w:pPr>
              <w:pStyle w:val="Body"/>
              <w:rPr>
                <w:lang w:val="en-GB"/>
              </w:rPr>
            </w:pPr>
            <w:r w:rsidRPr="00E10B4B">
              <w:rPr>
                <w:bCs/>
                <w:lang w:val="en-GB"/>
              </w:rPr>
              <w:t>Intensity</w:t>
            </w:r>
          </w:p>
        </w:tc>
        <w:tc>
          <w:tcPr>
            <w:tcW w:w="1986" w:type="dxa"/>
            <w:shd w:val="clear" w:color="auto" w:fill="auto"/>
            <w:tcMar>
              <w:top w:w="72" w:type="dxa"/>
              <w:left w:w="144" w:type="dxa"/>
              <w:bottom w:w="72" w:type="dxa"/>
              <w:right w:w="144" w:type="dxa"/>
            </w:tcMar>
            <w:vAlign w:val="center"/>
            <w:hideMark/>
          </w:tcPr>
          <w:p w14:paraId="2E2A5DBA" w14:textId="77777777" w:rsidR="000636DE" w:rsidRPr="00E10B4B" w:rsidRDefault="000636DE" w:rsidP="007B69BC">
            <w:pPr>
              <w:pStyle w:val="Body"/>
              <w:rPr>
                <w:lang w:val="en-GB"/>
              </w:rPr>
            </w:pPr>
            <w:r w:rsidRPr="00E10B4B">
              <w:rPr>
                <w:bCs/>
                <w:lang w:val="en-GB"/>
              </w:rPr>
              <w:t>Absent-Weak</w:t>
            </w:r>
          </w:p>
        </w:tc>
        <w:tc>
          <w:tcPr>
            <w:tcW w:w="1840" w:type="dxa"/>
            <w:shd w:val="clear" w:color="auto" w:fill="auto"/>
            <w:tcMar>
              <w:top w:w="72" w:type="dxa"/>
              <w:left w:w="144" w:type="dxa"/>
              <w:bottom w:w="72" w:type="dxa"/>
              <w:right w:w="144" w:type="dxa"/>
            </w:tcMar>
            <w:vAlign w:val="center"/>
            <w:hideMark/>
          </w:tcPr>
          <w:p w14:paraId="2A5A83D6" w14:textId="77777777" w:rsidR="000636DE" w:rsidRPr="00E10B4B" w:rsidRDefault="000636DE" w:rsidP="007B69BC">
            <w:pPr>
              <w:pStyle w:val="Body"/>
              <w:rPr>
                <w:lang w:val="en-GB"/>
              </w:rPr>
            </w:pPr>
            <w:r w:rsidRPr="00E10B4B">
              <w:rPr>
                <w:bCs/>
                <w:lang w:val="en-GB"/>
              </w:rPr>
              <w:t>Moderate- Strong</w:t>
            </w:r>
          </w:p>
        </w:tc>
      </w:tr>
      <w:tr w:rsidR="000636DE" w:rsidRPr="00E10B4B" w14:paraId="5C972C80" w14:textId="77777777" w:rsidTr="007B69BC">
        <w:trPr>
          <w:jc w:val="center"/>
        </w:trPr>
        <w:tc>
          <w:tcPr>
            <w:tcW w:w="1682" w:type="dxa"/>
            <w:gridSpan w:val="2"/>
            <w:vMerge w:val="restart"/>
            <w:shd w:val="clear" w:color="auto" w:fill="auto"/>
            <w:tcMar>
              <w:top w:w="72" w:type="dxa"/>
              <w:left w:w="144" w:type="dxa"/>
              <w:bottom w:w="72" w:type="dxa"/>
              <w:right w:w="144" w:type="dxa"/>
            </w:tcMar>
            <w:vAlign w:val="center"/>
            <w:hideMark/>
          </w:tcPr>
          <w:p w14:paraId="71BD523C" w14:textId="77777777" w:rsidR="000636DE" w:rsidRPr="00E10B4B" w:rsidRDefault="000636DE" w:rsidP="007B69BC">
            <w:pPr>
              <w:pStyle w:val="Body"/>
              <w:rPr>
                <w:lang w:val="en-GB"/>
              </w:rPr>
            </w:pPr>
            <w:r w:rsidRPr="00E10B4B">
              <w:rPr>
                <w:bCs/>
                <w:lang w:val="en-GB"/>
              </w:rPr>
              <w:t>Cytoplasmic</w:t>
            </w:r>
          </w:p>
          <w:p w14:paraId="0708C382" w14:textId="77777777" w:rsidR="000636DE" w:rsidRPr="00E10B4B" w:rsidRDefault="000636DE" w:rsidP="007B69BC">
            <w:pPr>
              <w:pStyle w:val="Body"/>
              <w:rPr>
                <w:lang w:val="en-GB"/>
              </w:rPr>
            </w:pPr>
            <w:r w:rsidRPr="00E10B4B">
              <w:rPr>
                <w:bCs/>
                <w:lang w:val="en-GB"/>
              </w:rPr>
              <w:t>Staining</w:t>
            </w:r>
          </w:p>
        </w:tc>
        <w:tc>
          <w:tcPr>
            <w:tcW w:w="1274" w:type="dxa"/>
            <w:shd w:val="clear" w:color="auto" w:fill="auto"/>
            <w:tcMar>
              <w:top w:w="72" w:type="dxa"/>
              <w:left w:w="144" w:type="dxa"/>
              <w:bottom w:w="72" w:type="dxa"/>
              <w:right w:w="144" w:type="dxa"/>
            </w:tcMar>
            <w:vAlign w:val="center"/>
            <w:hideMark/>
          </w:tcPr>
          <w:p w14:paraId="76410181" w14:textId="77777777" w:rsidR="000636DE" w:rsidRPr="00E10B4B" w:rsidRDefault="000636DE" w:rsidP="007B69BC">
            <w:pPr>
              <w:pStyle w:val="Body"/>
              <w:rPr>
                <w:lang w:val="en-GB"/>
              </w:rPr>
            </w:pPr>
            <w:r w:rsidRPr="00E10B4B">
              <w:rPr>
                <w:bCs/>
                <w:lang w:val="en-GB"/>
              </w:rPr>
              <w:t>Extent</w:t>
            </w:r>
          </w:p>
        </w:tc>
        <w:tc>
          <w:tcPr>
            <w:tcW w:w="1986" w:type="dxa"/>
            <w:shd w:val="clear" w:color="auto" w:fill="auto"/>
            <w:tcMar>
              <w:top w:w="72" w:type="dxa"/>
              <w:left w:w="144" w:type="dxa"/>
              <w:bottom w:w="72" w:type="dxa"/>
              <w:right w:w="144" w:type="dxa"/>
            </w:tcMar>
            <w:vAlign w:val="center"/>
            <w:hideMark/>
          </w:tcPr>
          <w:p w14:paraId="36E3A34E" w14:textId="77777777" w:rsidR="000636DE" w:rsidRPr="00E10B4B" w:rsidRDefault="000636DE" w:rsidP="007B69BC">
            <w:pPr>
              <w:pStyle w:val="Body"/>
              <w:rPr>
                <w:lang w:val="en-GB"/>
              </w:rPr>
            </w:pPr>
            <w:r w:rsidRPr="00E10B4B">
              <w:rPr>
                <w:bCs/>
                <w:lang w:val="en-GB"/>
              </w:rPr>
              <w:t>Absent-Focal</w:t>
            </w:r>
          </w:p>
        </w:tc>
        <w:tc>
          <w:tcPr>
            <w:tcW w:w="1840" w:type="dxa"/>
            <w:shd w:val="clear" w:color="auto" w:fill="auto"/>
            <w:tcMar>
              <w:top w:w="72" w:type="dxa"/>
              <w:left w:w="144" w:type="dxa"/>
              <w:bottom w:w="72" w:type="dxa"/>
              <w:right w:w="144" w:type="dxa"/>
            </w:tcMar>
            <w:vAlign w:val="center"/>
            <w:hideMark/>
          </w:tcPr>
          <w:p w14:paraId="55FCC179" w14:textId="77777777" w:rsidR="000636DE" w:rsidRPr="00E10B4B" w:rsidRDefault="000636DE" w:rsidP="007B69BC">
            <w:pPr>
              <w:pStyle w:val="Body"/>
              <w:rPr>
                <w:lang w:val="en-GB"/>
              </w:rPr>
            </w:pPr>
            <w:r w:rsidRPr="00E10B4B">
              <w:rPr>
                <w:bCs/>
                <w:lang w:val="en-GB"/>
              </w:rPr>
              <w:t>Multifocal-Widespread</w:t>
            </w:r>
          </w:p>
        </w:tc>
      </w:tr>
      <w:tr w:rsidR="000636DE" w:rsidRPr="00E10B4B" w14:paraId="132A7643" w14:textId="77777777" w:rsidTr="007B69BC">
        <w:trPr>
          <w:jc w:val="center"/>
        </w:trPr>
        <w:tc>
          <w:tcPr>
            <w:tcW w:w="1682" w:type="dxa"/>
            <w:gridSpan w:val="2"/>
            <w:vMerge/>
            <w:vAlign w:val="center"/>
            <w:hideMark/>
          </w:tcPr>
          <w:p w14:paraId="2E9319C5" w14:textId="77777777" w:rsidR="000636DE" w:rsidRPr="00E10B4B" w:rsidRDefault="000636DE" w:rsidP="007B69BC">
            <w:pPr>
              <w:pStyle w:val="Body"/>
              <w:rPr>
                <w:lang w:val="en-GB"/>
              </w:rPr>
            </w:pPr>
          </w:p>
        </w:tc>
        <w:tc>
          <w:tcPr>
            <w:tcW w:w="1274" w:type="dxa"/>
            <w:shd w:val="clear" w:color="auto" w:fill="auto"/>
            <w:tcMar>
              <w:top w:w="72" w:type="dxa"/>
              <w:left w:w="144" w:type="dxa"/>
              <w:bottom w:w="72" w:type="dxa"/>
              <w:right w:w="144" w:type="dxa"/>
            </w:tcMar>
            <w:vAlign w:val="center"/>
            <w:hideMark/>
          </w:tcPr>
          <w:p w14:paraId="5C506A4A" w14:textId="77777777" w:rsidR="000636DE" w:rsidRPr="00E10B4B" w:rsidRDefault="000636DE" w:rsidP="007B69BC">
            <w:pPr>
              <w:pStyle w:val="Body"/>
              <w:rPr>
                <w:lang w:val="en-GB"/>
              </w:rPr>
            </w:pPr>
            <w:r w:rsidRPr="00E10B4B">
              <w:rPr>
                <w:bCs/>
                <w:lang w:val="en-GB"/>
              </w:rPr>
              <w:t>Intensity</w:t>
            </w:r>
          </w:p>
        </w:tc>
        <w:tc>
          <w:tcPr>
            <w:tcW w:w="1986" w:type="dxa"/>
            <w:shd w:val="clear" w:color="auto" w:fill="auto"/>
            <w:tcMar>
              <w:top w:w="72" w:type="dxa"/>
              <w:left w:w="144" w:type="dxa"/>
              <w:bottom w:w="72" w:type="dxa"/>
              <w:right w:w="144" w:type="dxa"/>
            </w:tcMar>
            <w:vAlign w:val="center"/>
            <w:hideMark/>
          </w:tcPr>
          <w:p w14:paraId="140A7CEA" w14:textId="77777777" w:rsidR="000636DE" w:rsidRPr="00E10B4B" w:rsidRDefault="000636DE" w:rsidP="007B69BC">
            <w:pPr>
              <w:pStyle w:val="Body"/>
              <w:rPr>
                <w:lang w:val="en-GB"/>
              </w:rPr>
            </w:pPr>
            <w:r w:rsidRPr="00E10B4B">
              <w:rPr>
                <w:bCs/>
                <w:lang w:val="en-GB"/>
              </w:rPr>
              <w:t>Absent-Weak</w:t>
            </w:r>
          </w:p>
        </w:tc>
        <w:tc>
          <w:tcPr>
            <w:tcW w:w="1840" w:type="dxa"/>
            <w:shd w:val="clear" w:color="auto" w:fill="auto"/>
            <w:tcMar>
              <w:top w:w="72" w:type="dxa"/>
              <w:left w:w="144" w:type="dxa"/>
              <w:bottom w:w="72" w:type="dxa"/>
              <w:right w:w="144" w:type="dxa"/>
            </w:tcMar>
            <w:vAlign w:val="center"/>
            <w:hideMark/>
          </w:tcPr>
          <w:p w14:paraId="7166E34A" w14:textId="77777777" w:rsidR="000636DE" w:rsidRPr="00E10B4B" w:rsidRDefault="000636DE" w:rsidP="007B69BC">
            <w:pPr>
              <w:pStyle w:val="Body"/>
              <w:rPr>
                <w:lang w:val="en-GB"/>
              </w:rPr>
            </w:pPr>
            <w:r w:rsidRPr="00E10B4B">
              <w:rPr>
                <w:bCs/>
                <w:lang w:val="en-GB"/>
              </w:rPr>
              <w:t>Moderate- Strong</w:t>
            </w:r>
          </w:p>
        </w:tc>
      </w:tr>
    </w:tbl>
    <w:p w14:paraId="5F079CDD" w14:textId="77777777" w:rsidR="000636DE" w:rsidRPr="00913871" w:rsidRDefault="000636DE" w:rsidP="000636DE">
      <w:pPr>
        <w:pStyle w:val="Body"/>
      </w:pPr>
    </w:p>
    <w:bookmarkEnd w:id="6"/>
    <w:p w14:paraId="6C70F17E" w14:textId="44A55D73" w:rsidR="000636DE" w:rsidRDefault="000636DE" w:rsidP="004313DA">
      <w:pPr>
        <w:pStyle w:val="Body"/>
        <w:spacing w:after="160" w:line="259" w:lineRule="auto"/>
      </w:pPr>
    </w:p>
    <w:p w14:paraId="314F74E6" w14:textId="77777777" w:rsidR="00C74CBA" w:rsidRDefault="00C74CBA" w:rsidP="00C74CBA">
      <w:pPr>
        <w:pStyle w:val="Caption"/>
        <w:spacing w:line="480" w:lineRule="auto"/>
      </w:pPr>
      <w:r>
        <w:t>Table 2.</w:t>
      </w:r>
      <w:r>
        <w:tab/>
        <w:t>Antibodies used in Western blot.</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01"/>
        <w:gridCol w:w="1134"/>
        <w:gridCol w:w="1560"/>
        <w:gridCol w:w="1984"/>
        <w:gridCol w:w="1276"/>
        <w:gridCol w:w="1276"/>
      </w:tblGrid>
      <w:tr w:rsidR="00C74CBA" w:rsidRPr="00E10B4B" w14:paraId="7FDFBC62" w14:textId="77777777" w:rsidTr="007B69BC">
        <w:trPr>
          <w:trHeight w:val="334"/>
        </w:trPr>
        <w:tc>
          <w:tcPr>
            <w:tcW w:w="1701" w:type="dxa"/>
            <w:vAlign w:val="center"/>
          </w:tcPr>
          <w:p w14:paraId="50447BC3" w14:textId="77777777" w:rsidR="00C74CBA" w:rsidRPr="00E10B4B" w:rsidRDefault="00C74CBA" w:rsidP="007B69BC">
            <w:pPr>
              <w:jc w:val="center"/>
              <w:rPr>
                <w:rFonts w:ascii="Calibri" w:hAnsi="Calibri" w:cs="Calibri"/>
                <w:b/>
              </w:rPr>
            </w:pPr>
            <w:r w:rsidRPr="00E10B4B">
              <w:rPr>
                <w:rFonts w:ascii="Calibri" w:hAnsi="Calibri" w:cs="Calibri"/>
                <w:b/>
              </w:rPr>
              <w:t>Antibody against</w:t>
            </w:r>
          </w:p>
        </w:tc>
        <w:tc>
          <w:tcPr>
            <w:tcW w:w="1134" w:type="dxa"/>
            <w:vAlign w:val="center"/>
          </w:tcPr>
          <w:p w14:paraId="6E4CCA5E" w14:textId="77777777" w:rsidR="00C74CBA" w:rsidRPr="00E10B4B" w:rsidRDefault="00C74CBA" w:rsidP="007B69BC">
            <w:pPr>
              <w:jc w:val="center"/>
              <w:rPr>
                <w:rFonts w:ascii="Calibri" w:hAnsi="Calibri" w:cs="Calibri"/>
                <w:b/>
              </w:rPr>
            </w:pPr>
            <w:r w:rsidRPr="00E10B4B">
              <w:rPr>
                <w:rFonts w:ascii="Calibri" w:hAnsi="Calibri" w:cs="Calibri"/>
                <w:b/>
              </w:rPr>
              <w:t>Raised in</w:t>
            </w:r>
          </w:p>
        </w:tc>
        <w:tc>
          <w:tcPr>
            <w:tcW w:w="1560" w:type="dxa"/>
            <w:vAlign w:val="center"/>
          </w:tcPr>
          <w:p w14:paraId="12FC72E2" w14:textId="77777777" w:rsidR="00C74CBA" w:rsidRPr="00E10B4B" w:rsidRDefault="00C74CBA" w:rsidP="007B69BC">
            <w:pPr>
              <w:jc w:val="center"/>
              <w:rPr>
                <w:rFonts w:ascii="Calibri" w:hAnsi="Calibri" w:cs="Calibri"/>
                <w:b/>
              </w:rPr>
            </w:pPr>
            <w:r w:rsidRPr="00E10B4B">
              <w:rPr>
                <w:rFonts w:ascii="Calibri" w:hAnsi="Calibri" w:cs="Calibri"/>
                <w:b/>
              </w:rPr>
              <w:t>Company</w:t>
            </w:r>
          </w:p>
        </w:tc>
        <w:tc>
          <w:tcPr>
            <w:tcW w:w="1984" w:type="dxa"/>
            <w:vAlign w:val="center"/>
          </w:tcPr>
          <w:p w14:paraId="79D00FF4" w14:textId="77777777" w:rsidR="00C74CBA" w:rsidRPr="00E10B4B" w:rsidRDefault="00C74CBA" w:rsidP="007B69BC">
            <w:pPr>
              <w:jc w:val="center"/>
              <w:rPr>
                <w:rFonts w:ascii="Calibri" w:hAnsi="Calibri" w:cs="Calibri"/>
                <w:b/>
              </w:rPr>
            </w:pPr>
            <w:r w:rsidRPr="00E10B4B">
              <w:rPr>
                <w:rFonts w:ascii="Calibri" w:hAnsi="Calibri" w:cs="Calibri"/>
                <w:b/>
              </w:rPr>
              <w:t>Catalogue number</w:t>
            </w:r>
          </w:p>
        </w:tc>
        <w:tc>
          <w:tcPr>
            <w:tcW w:w="1276" w:type="dxa"/>
            <w:vAlign w:val="center"/>
          </w:tcPr>
          <w:p w14:paraId="3E010B43" w14:textId="77777777" w:rsidR="00C74CBA" w:rsidRPr="00E10B4B" w:rsidRDefault="00C74CBA" w:rsidP="007B69BC">
            <w:pPr>
              <w:jc w:val="center"/>
              <w:rPr>
                <w:rFonts w:ascii="Calibri" w:hAnsi="Calibri" w:cs="Calibri"/>
                <w:b/>
              </w:rPr>
            </w:pPr>
            <w:r w:rsidRPr="00E10B4B">
              <w:rPr>
                <w:rFonts w:ascii="Calibri" w:hAnsi="Calibri" w:cs="Calibri"/>
                <w:b/>
              </w:rPr>
              <w:t>Dilution</w:t>
            </w:r>
          </w:p>
        </w:tc>
        <w:tc>
          <w:tcPr>
            <w:tcW w:w="1276" w:type="dxa"/>
          </w:tcPr>
          <w:p w14:paraId="4919DA7D" w14:textId="77777777" w:rsidR="00C74CBA" w:rsidRPr="00E10B4B" w:rsidRDefault="00C74CBA" w:rsidP="007B69BC">
            <w:pPr>
              <w:jc w:val="center"/>
              <w:rPr>
                <w:rFonts w:ascii="Calibri" w:hAnsi="Calibri" w:cs="Calibri"/>
                <w:b/>
              </w:rPr>
            </w:pPr>
            <w:r w:rsidRPr="00E10B4B">
              <w:rPr>
                <w:rFonts w:ascii="Calibri" w:hAnsi="Calibri" w:cs="Calibri"/>
                <w:b/>
              </w:rPr>
              <w:t>Citations</w:t>
            </w:r>
          </w:p>
        </w:tc>
      </w:tr>
      <w:tr w:rsidR="00C74CBA" w:rsidRPr="00E10B4B" w14:paraId="0A4D96B7" w14:textId="77777777" w:rsidTr="007B69BC">
        <w:trPr>
          <w:trHeight w:val="335"/>
        </w:trPr>
        <w:tc>
          <w:tcPr>
            <w:tcW w:w="1701" w:type="dxa"/>
            <w:vAlign w:val="center"/>
          </w:tcPr>
          <w:p w14:paraId="454AE6AD" w14:textId="77777777" w:rsidR="00C74CBA" w:rsidRPr="00E10B4B" w:rsidRDefault="00C74CBA" w:rsidP="007B69BC">
            <w:pPr>
              <w:jc w:val="center"/>
              <w:rPr>
                <w:rFonts w:ascii="Calibri" w:hAnsi="Calibri" w:cs="Calibri"/>
              </w:rPr>
            </w:pPr>
            <w:r w:rsidRPr="00E10B4B">
              <w:rPr>
                <w:rFonts w:ascii="Calibri" w:hAnsi="Calibri" w:cs="Calibri"/>
              </w:rPr>
              <w:t>β-actin (C4)</w:t>
            </w:r>
          </w:p>
        </w:tc>
        <w:tc>
          <w:tcPr>
            <w:tcW w:w="1134" w:type="dxa"/>
            <w:vAlign w:val="center"/>
          </w:tcPr>
          <w:p w14:paraId="6580440D"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1560" w:type="dxa"/>
            <w:vAlign w:val="center"/>
          </w:tcPr>
          <w:p w14:paraId="04BF9253" w14:textId="77777777" w:rsidR="00C74CBA" w:rsidRPr="00E10B4B" w:rsidRDefault="00C74CBA" w:rsidP="007B69BC">
            <w:pPr>
              <w:jc w:val="center"/>
              <w:rPr>
                <w:rFonts w:ascii="Calibri" w:hAnsi="Calibri" w:cs="Calibri"/>
              </w:rPr>
            </w:pPr>
            <w:r w:rsidRPr="00E10B4B">
              <w:rPr>
                <w:rFonts w:ascii="Calibri" w:hAnsi="Calibri" w:cs="Calibri"/>
              </w:rPr>
              <w:t>Santa Cruz</w:t>
            </w:r>
          </w:p>
        </w:tc>
        <w:tc>
          <w:tcPr>
            <w:tcW w:w="1984" w:type="dxa"/>
            <w:vAlign w:val="center"/>
          </w:tcPr>
          <w:p w14:paraId="445D2756" w14:textId="77777777" w:rsidR="00C74CBA" w:rsidRPr="00E10B4B" w:rsidRDefault="00C74CBA" w:rsidP="007B69BC">
            <w:pPr>
              <w:jc w:val="center"/>
              <w:rPr>
                <w:rFonts w:ascii="Calibri" w:hAnsi="Calibri" w:cs="Calibri"/>
              </w:rPr>
            </w:pPr>
            <w:r w:rsidRPr="00E10B4B">
              <w:rPr>
                <w:rFonts w:ascii="Calibri" w:hAnsi="Calibri" w:cs="Calibri"/>
              </w:rPr>
              <w:t>sc-47778</w:t>
            </w:r>
          </w:p>
        </w:tc>
        <w:tc>
          <w:tcPr>
            <w:tcW w:w="1276" w:type="dxa"/>
            <w:vAlign w:val="center"/>
          </w:tcPr>
          <w:p w14:paraId="44BAD606" w14:textId="77777777" w:rsidR="00C74CBA" w:rsidRPr="00E10B4B" w:rsidRDefault="00C74CBA" w:rsidP="007B69BC">
            <w:pPr>
              <w:jc w:val="center"/>
              <w:rPr>
                <w:rFonts w:ascii="Calibri" w:hAnsi="Calibri" w:cs="Calibri"/>
              </w:rPr>
            </w:pPr>
            <w:r w:rsidRPr="00E10B4B">
              <w:rPr>
                <w:rFonts w:ascii="Calibri" w:hAnsi="Calibri" w:cs="Calibri"/>
              </w:rPr>
              <w:t>1:5,000</w:t>
            </w:r>
          </w:p>
        </w:tc>
        <w:tc>
          <w:tcPr>
            <w:tcW w:w="1276" w:type="dxa"/>
          </w:tcPr>
          <w:p w14:paraId="4EB17E78" w14:textId="77777777" w:rsidR="00C74CBA" w:rsidRPr="00E10B4B" w:rsidRDefault="00C74CBA" w:rsidP="007B69BC">
            <w:pPr>
              <w:jc w:val="center"/>
              <w:rPr>
                <w:rFonts w:ascii="Calibri" w:hAnsi="Calibri" w:cs="Calibri"/>
              </w:rPr>
            </w:pPr>
            <w:r w:rsidRPr="00E10B4B">
              <w:rPr>
                <w:rFonts w:ascii="Calibri" w:hAnsi="Calibri" w:cs="Calibri"/>
              </w:rPr>
              <w:fldChar w:fldCharType="begin"/>
            </w:r>
            <w:r w:rsidRPr="00E10B4B">
              <w:rPr>
                <w:rFonts w:ascii="Calibri" w:hAnsi="Calibri" w:cs="Calibri"/>
              </w:rPr>
              <w:instrText xml:space="preserve"> ADDIN EN.CITE &lt;EndNote&gt;&lt;Cite&gt;&lt;Author&gt;Lessard&lt;/Author&gt;&lt;Year&gt;1988&lt;/Year&gt;&lt;RecNum&gt;4511&lt;/RecNum&gt;&lt;DisplayText&gt;&lt;style face="superscript"&gt;28&lt;/style&gt;&lt;/DisplayText&gt;&lt;record&gt;&lt;rec-number&gt;4511&lt;/rec-number&gt;&lt;foreign-keys&gt;&lt;key app="EN" db-id="rar2xzpepxv9d0eeewu5t2sat2sw9r5e0505" timestamp="1564313644"&gt;4511&lt;/key&gt;&lt;/foreign-keys&gt;&lt;ref-type name="Journal Article"&gt;17&lt;/ref-type&gt;&lt;contributors&gt;&lt;authors&gt;&lt;author&gt;Lessard, J. L.&lt;/author&gt;&lt;/authors&gt;&lt;/contributors&gt;&lt;auth-address&gt;Molecular Cytology Laboratory, Children&amp;apos;s Hospital Research Foundation, Cincinnati, Ohio 45229.&lt;/auth-address&gt;&lt;titles&gt;&lt;title&gt;Two monoclonal antibodies to actin: one muscle selective and one generally reactive&lt;/title&gt;&lt;secondary-title&gt;Cell Motil Cytoskeleton&lt;/secondary-title&gt;&lt;/titles&gt;&lt;periodical&gt;&lt;full-title&gt;Cell Motil Cytoskeleton&lt;/full-title&gt;&lt;/periodical&gt;&lt;pages&gt;349-62&lt;/pages&gt;&lt;volume&gt;10&lt;/volume&gt;&lt;number&gt;3&lt;/number&gt;&lt;keywords&gt;&lt;keyword&gt;Actins/*analysis/isolation &amp;amp; purification&lt;/keyword&gt;&lt;keyword&gt;Animals&lt;/keyword&gt;&lt;keyword&gt;Anti-Infective Agents, Local&lt;/keyword&gt;&lt;keyword&gt;*Antibodies, Monoclonal&lt;/keyword&gt;&lt;keyword&gt;Binding, Competitive&lt;/keyword&gt;&lt;keyword&gt;Cell Fusion&lt;/keyword&gt;&lt;keyword&gt;Chickens&lt;/keyword&gt;&lt;keyword&gt;Chloramines&lt;/keyword&gt;&lt;keyword&gt;Epitopes/analysis&lt;/keyword&gt;&lt;keyword&gt;Fluorescent Antibody Technique&lt;/keyword&gt;&lt;keyword&gt;Immunization&lt;/keyword&gt;&lt;keyword&gt;Immunoblotting&lt;/keyword&gt;&lt;keyword&gt;Immunoglobulin G/isolation &amp;amp; purification&lt;/keyword&gt;&lt;keyword&gt;Mice&lt;/keyword&gt;&lt;keyword&gt;Mice, Inbred Strains&lt;/keyword&gt;&lt;keyword&gt;Muscles/*immunology&lt;/keyword&gt;&lt;keyword&gt;Organ Specificity&lt;/keyword&gt;&lt;keyword&gt;Peptide Hydrolases/metabolism&lt;/keyword&gt;&lt;keyword&gt;*Tosyl Compounds&lt;/keyword&gt;&lt;/keywords&gt;&lt;dates&gt;&lt;year&gt;1988&lt;/year&gt;&lt;/dates&gt;&lt;isbn&gt;0886-1544 (Print)&amp;#xD;0886-1544 (Linking)&lt;/isbn&gt;&lt;accession-num&gt;2460261&lt;/accession-num&gt;&lt;urls&gt;&lt;related-urls&gt;&lt;url&gt;https://www.ncbi.nlm.nih.gov/pubmed/2460261&lt;/url&gt;&lt;/related-urls&gt;&lt;/urls&gt;&lt;electronic-resource-num&gt;10.1002/cm.970100302&lt;/electronic-resource-num&gt;&lt;/record&gt;&lt;/Cite&gt;&lt;/EndNote&gt;</w:instrText>
            </w:r>
            <w:r w:rsidRPr="00E10B4B">
              <w:rPr>
                <w:rFonts w:ascii="Calibri" w:hAnsi="Calibri" w:cs="Calibri"/>
              </w:rPr>
              <w:fldChar w:fldCharType="separate"/>
            </w:r>
            <w:r w:rsidRPr="00E10B4B">
              <w:rPr>
                <w:rFonts w:ascii="Calibri" w:hAnsi="Calibri" w:cs="Calibri"/>
                <w:noProof/>
                <w:vertAlign w:val="superscript"/>
              </w:rPr>
              <w:t>28</w:t>
            </w:r>
            <w:r w:rsidRPr="00E10B4B">
              <w:rPr>
                <w:rFonts w:ascii="Calibri" w:hAnsi="Calibri" w:cs="Calibri"/>
              </w:rPr>
              <w:fldChar w:fldCharType="end"/>
            </w:r>
          </w:p>
        </w:tc>
      </w:tr>
      <w:tr w:rsidR="00C74CBA" w:rsidRPr="00E10B4B" w14:paraId="2AE9A05B" w14:textId="77777777" w:rsidTr="007B69BC">
        <w:trPr>
          <w:trHeight w:val="335"/>
        </w:trPr>
        <w:tc>
          <w:tcPr>
            <w:tcW w:w="1701" w:type="dxa"/>
            <w:vAlign w:val="center"/>
          </w:tcPr>
          <w:p w14:paraId="5D9BAB24" w14:textId="77777777" w:rsidR="00C74CBA" w:rsidRPr="00E10B4B" w:rsidRDefault="00C74CBA" w:rsidP="007B69BC">
            <w:pPr>
              <w:jc w:val="center"/>
              <w:rPr>
                <w:rFonts w:ascii="Calibri" w:hAnsi="Calibri" w:cs="Calibri"/>
              </w:rPr>
            </w:pPr>
            <w:r w:rsidRPr="00E10B4B">
              <w:rPr>
                <w:rFonts w:ascii="Calibri" w:hAnsi="Calibri" w:cs="Calibri"/>
              </w:rPr>
              <w:t>ATR</w:t>
            </w:r>
          </w:p>
        </w:tc>
        <w:tc>
          <w:tcPr>
            <w:tcW w:w="1134" w:type="dxa"/>
            <w:vAlign w:val="center"/>
          </w:tcPr>
          <w:p w14:paraId="38017AEA" w14:textId="77777777" w:rsidR="00C74CBA" w:rsidRPr="00E10B4B" w:rsidRDefault="00C74CBA" w:rsidP="007B69BC">
            <w:pPr>
              <w:jc w:val="center"/>
              <w:rPr>
                <w:rFonts w:ascii="Calibri" w:hAnsi="Calibri" w:cs="Calibri"/>
              </w:rPr>
            </w:pPr>
            <w:r w:rsidRPr="00E10B4B">
              <w:rPr>
                <w:rFonts w:ascii="Calibri" w:hAnsi="Calibri" w:cs="Calibri"/>
              </w:rPr>
              <w:t>Rabbit</w:t>
            </w:r>
          </w:p>
        </w:tc>
        <w:tc>
          <w:tcPr>
            <w:tcW w:w="1560" w:type="dxa"/>
            <w:vAlign w:val="center"/>
          </w:tcPr>
          <w:p w14:paraId="2BD53FFF" w14:textId="77777777" w:rsidR="00C74CBA" w:rsidRPr="00E10B4B" w:rsidRDefault="00C74CBA" w:rsidP="007B69BC">
            <w:pPr>
              <w:jc w:val="center"/>
              <w:rPr>
                <w:rFonts w:ascii="Calibri" w:hAnsi="Calibri" w:cs="Calibri"/>
              </w:rPr>
            </w:pPr>
            <w:r w:rsidRPr="00E10B4B">
              <w:rPr>
                <w:rFonts w:ascii="Calibri" w:hAnsi="Calibri" w:cs="Calibri"/>
              </w:rPr>
              <w:t>Atlas</w:t>
            </w:r>
          </w:p>
        </w:tc>
        <w:tc>
          <w:tcPr>
            <w:tcW w:w="1984" w:type="dxa"/>
            <w:vAlign w:val="center"/>
          </w:tcPr>
          <w:p w14:paraId="2F04DD13" w14:textId="77777777" w:rsidR="00C74CBA" w:rsidRPr="00E10B4B" w:rsidRDefault="00C74CBA" w:rsidP="007B69BC">
            <w:pPr>
              <w:jc w:val="center"/>
              <w:rPr>
                <w:rFonts w:ascii="Calibri" w:hAnsi="Calibri" w:cs="Calibri"/>
              </w:rPr>
            </w:pPr>
            <w:r w:rsidRPr="00E10B4B">
              <w:rPr>
                <w:rFonts w:ascii="Calibri" w:hAnsi="Calibri" w:cs="Calibri"/>
              </w:rPr>
              <w:t>HPA028264</w:t>
            </w:r>
          </w:p>
        </w:tc>
        <w:tc>
          <w:tcPr>
            <w:tcW w:w="1276" w:type="dxa"/>
            <w:vAlign w:val="center"/>
          </w:tcPr>
          <w:p w14:paraId="68A1E7A9"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26411C5B" w14:textId="77777777" w:rsidR="00C74CBA" w:rsidRPr="00E10B4B" w:rsidRDefault="00C74CBA" w:rsidP="007B69BC">
            <w:pPr>
              <w:jc w:val="center"/>
              <w:rPr>
                <w:rFonts w:ascii="Calibri" w:hAnsi="Calibri" w:cs="Calibri"/>
              </w:rPr>
            </w:pPr>
            <w:r w:rsidRPr="00E10B4B">
              <w:rPr>
                <w:rFonts w:ascii="Calibri" w:hAnsi="Calibri" w:cs="Calibri"/>
              </w:rPr>
              <w:fldChar w:fldCharType="begin"/>
            </w:r>
            <w:r w:rsidRPr="00E10B4B">
              <w:rPr>
                <w:rFonts w:ascii="Calibri" w:hAnsi="Calibri" w:cs="Calibri"/>
              </w:rPr>
              <w:instrText xml:space="preserve"> ADDIN EN.CITE &lt;EndNote&gt;&lt;Cite&gt;&lt;RecNum&gt;4512&lt;/RecNum&gt;&lt;DisplayText&gt;&lt;style face="superscript"&gt;29&lt;/style&gt;&lt;/DisplayText&gt;&lt;record&gt;&lt;rec-number&gt;4512&lt;/rec-number&gt;&lt;foreign-keys&gt;&lt;key app="EN" db-id="rar2xzpepxv9d0eeewu5t2sat2sw9r5e0505" timestamp="1564313854"&gt;4512&lt;/key&gt;&lt;/foreign-keys&gt;&lt;ref-type name="Journal Article"&gt;17&lt;/ref-type&gt;&lt;contributors&gt;&lt;/contributors&gt;&lt;titles&gt;&lt;title&gt;http://www.proteinatlas.org/ENSG00000175054-ATR/antibody&lt;/title&gt;&lt;/titles&gt;&lt;dates&gt;&lt;/dates&gt;&lt;urls&gt;&lt;related-urls&gt;&lt;url&gt;http://www.proteinatlas.org/ENSG00000175054-ATR/antibody&lt;/url&gt;&lt;/related-urls&gt;&lt;/urls&gt;&lt;/record&gt;&lt;/Cite&gt;&lt;/EndNote&gt;</w:instrText>
            </w:r>
            <w:r w:rsidRPr="00E10B4B">
              <w:rPr>
                <w:rFonts w:ascii="Calibri" w:hAnsi="Calibri" w:cs="Calibri"/>
              </w:rPr>
              <w:fldChar w:fldCharType="separate"/>
            </w:r>
            <w:r w:rsidRPr="00E10B4B">
              <w:rPr>
                <w:rFonts w:ascii="Calibri" w:hAnsi="Calibri" w:cs="Calibri"/>
                <w:noProof/>
                <w:vertAlign w:val="superscript"/>
              </w:rPr>
              <w:t>29</w:t>
            </w:r>
            <w:r w:rsidRPr="00E10B4B">
              <w:rPr>
                <w:rFonts w:ascii="Calibri" w:hAnsi="Calibri" w:cs="Calibri"/>
              </w:rPr>
              <w:fldChar w:fldCharType="end"/>
            </w:r>
          </w:p>
        </w:tc>
      </w:tr>
      <w:tr w:rsidR="00C74CBA" w:rsidRPr="00E10B4B" w14:paraId="4AACA8E1" w14:textId="77777777" w:rsidTr="007B69BC">
        <w:trPr>
          <w:trHeight w:val="335"/>
        </w:trPr>
        <w:tc>
          <w:tcPr>
            <w:tcW w:w="1701" w:type="dxa"/>
            <w:vAlign w:val="center"/>
          </w:tcPr>
          <w:p w14:paraId="5FB99FF8" w14:textId="77777777" w:rsidR="00C74CBA" w:rsidRPr="00E10B4B" w:rsidRDefault="00C74CBA" w:rsidP="007B69BC">
            <w:pPr>
              <w:jc w:val="center"/>
              <w:rPr>
                <w:rFonts w:ascii="Calibri" w:hAnsi="Calibri" w:cs="Calibri"/>
              </w:rPr>
            </w:pPr>
            <w:proofErr w:type="spellStart"/>
            <w:r w:rsidRPr="00E10B4B">
              <w:rPr>
                <w:rFonts w:ascii="Calibri" w:hAnsi="Calibri" w:cs="Calibri"/>
              </w:rPr>
              <w:t>pATR</w:t>
            </w:r>
            <w:proofErr w:type="spellEnd"/>
          </w:p>
        </w:tc>
        <w:tc>
          <w:tcPr>
            <w:tcW w:w="1134" w:type="dxa"/>
            <w:vAlign w:val="center"/>
          </w:tcPr>
          <w:p w14:paraId="6F3ACFEC"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3544" w:type="dxa"/>
            <w:gridSpan w:val="2"/>
            <w:vAlign w:val="center"/>
          </w:tcPr>
          <w:p w14:paraId="3E4780FA" w14:textId="77777777" w:rsidR="00C74CBA" w:rsidRPr="00E10B4B" w:rsidRDefault="00C74CBA" w:rsidP="007B69BC">
            <w:pPr>
              <w:jc w:val="center"/>
              <w:rPr>
                <w:rFonts w:ascii="Calibri" w:hAnsi="Calibri" w:cs="Calibri"/>
              </w:rPr>
            </w:pPr>
            <w:r w:rsidRPr="00E10B4B">
              <w:rPr>
                <w:rFonts w:ascii="Calibri" w:hAnsi="Calibri" w:cs="Calibri"/>
              </w:rPr>
              <w:t>Gift of Dr G. M. Kupfer</w:t>
            </w:r>
          </w:p>
        </w:tc>
        <w:tc>
          <w:tcPr>
            <w:tcW w:w="1276" w:type="dxa"/>
            <w:vAlign w:val="center"/>
          </w:tcPr>
          <w:p w14:paraId="582BD48E"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24862E58" w14:textId="77777777" w:rsidR="00C74CBA" w:rsidRPr="00E10B4B" w:rsidRDefault="00C74CBA" w:rsidP="007B69BC">
            <w:pPr>
              <w:jc w:val="center"/>
              <w:rPr>
                <w:rFonts w:ascii="Calibri" w:hAnsi="Calibri" w:cs="Calibri"/>
              </w:rPr>
            </w:pPr>
            <w:r w:rsidRPr="00E10B4B">
              <w:rPr>
                <w:rFonts w:ascii="Calibri" w:hAnsi="Calibri" w:cs="Calibri"/>
              </w:rPr>
              <w:fldChar w:fldCharType="begin">
                <w:fldData xml:space="preserve">PEVuZE5vdGU+PENpdGU+PEF1dGhvcj5aaGk8L0F1dGhvcj48WWVhcj4yMDA5PC9ZZWFyPjxSZWNO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Dc3NS04MzwvcGFnZXM+PHZvbHVtZT42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TgxLTkw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</w:fldData>
              </w:fldChar>
            </w:r>
            <w:r w:rsidRPr="00E10B4B">
              <w:rPr>
                <w:rFonts w:ascii="Calibri" w:hAnsi="Calibri" w:cs="Calibri"/>
              </w:rPr>
              <w:instrText xml:space="preserve"> ADDIN EN.CITE </w:instrText>
            </w:r>
            <w:r w:rsidRPr="00E10B4B">
              <w:rPr>
                <w:rFonts w:ascii="Calibri" w:hAnsi="Calibri" w:cs="Calibri"/>
              </w:rPr>
              <w:fldChar w:fldCharType="begin">
                <w:fldData xml:space="preserve">PEVuZE5vdGU+PENpdGU+PEF1dGhvcj5aaGk8L0F1dGhvcj48WWVhcj4yMDA5PC9ZZWFyPjxSZWNO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Dc3NS04MzwvcGFnZXM+PHZvbHVtZT42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TgxLTkw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</w:fldData>
              </w:fldChar>
            </w:r>
            <w:r w:rsidRPr="00E10B4B">
              <w:rPr>
                <w:rFonts w:ascii="Calibri" w:hAnsi="Calibri" w:cs="Calibri"/>
              </w:rPr>
              <w:instrText xml:space="preserve"> ADDIN EN.CITE.DATA </w:instrText>
            </w:r>
            <w:r w:rsidRPr="00E10B4B">
              <w:rPr>
                <w:rFonts w:ascii="Calibri" w:hAnsi="Calibri" w:cs="Calibri"/>
              </w:rPr>
            </w:r>
            <w:r w:rsidRPr="00E10B4B">
              <w:rPr>
                <w:rFonts w:ascii="Calibri" w:hAnsi="Calibri" w:cs="Calibri"/>
              </w:rPr>
              <w:fldChar w:fldCharType="end"/>
            </w:r>
            <w:r w:rsidRPr="00E10B4B">
              <w:rPr>
                <w:rFonts w:ascii="Calibri" w:hAnsi="Calibri" w:cs="Calibri"/>
              </w:rPr>
            </w:r>
            <w:r w:rsidRPr="00E10B4B">
              <w:rPr>
                <w:rFonts w:ascii="Calibri" w:hAnsi="Calibri" w:cs="Calibri"/>
              </w:rPr>
              <w:fldChar w:fldCharType="separate"/>
            </w:r>
            <w:r w:rsidRPr="00E10B4B">
              <w:rPr>
                <w:rFonts w:ascii="Calibri" w:hAnsi="Calibri" w:cs="Calibri"/>
                <w:noProof/>
                <w:vertAlign w:val="superscript"/>
              </w:rPr>
              <w:t>27,30</w:t>
            </w:r>
            <w:r w:rsidRPr="00E10B4B">
              <w:rPr>
                <w:rFonts w:ascii="Calibri" w:hAnsi="Calibri" w:cs="Calibri"/>
              </w:rPr>
              <w:fldChar w:fldCharType="end"/>
            </w:r>
          </w:p>
        </w:tc>
      </w:tr>
      <w:tr w:rsidR="00C74CBA" w:rsidRPr="00E10B4B" w14:paraId="1F1017EB" w14:textId="77777777" w:rsidTr="007B69BC">
        <w:trPr>
          <w:trHeight w:val="335"/>
        </w:trPr>
        <w:tc>
          <w:tcPr>
            <w:tcW w:w="1701" w:type="dxa"/>
            <w:vAlign w:val="center"/>
          </w:tcPr>
          <w:p w14:paraId="5CD7A171" w14:textId="77777777" w:rsidR="00C74CBA" w:rsidRPr="00E10B4B" w:rsidRDefault="00C74CBA" w:rsidP="007B69BC">
            <w:pPr>
              <w:jc w:val="center"/>
              <w:rPr>
                <w:rFonts w:ascii="Calibri" w:hAnsi="Calibri" w:cs="Calibri"/>
              </w:rPr>
            </w:pPr>
            <w:r w:rsidRPr="00E10B4B">
              <w:rPr>
                <w:rFonts w:ascii="Calibri" w:hAnsi="Calibri" w:cs="Calibri"/>
              </w:rPr>
              <w:t>CHK1</w:t>
            </w:r>
          </w:p>
        </w:tc>
        <w:tc>
          <w:tcPr>
            <w:tcW w:w="1134" w:type="dxa"/>
            <w:vAlign w:val="center"/>
          </w:tcPr>
          <w:p w14:paraId="575966DB"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1560" w:type="dxa"/>
            <w:vAlign w:val="center"/>
          </w:tcPr>
          <w:p w14:paraId="1BCBD499" w14:textId="77777777" w:rsidR="00C74CBA" w:rsidRPr="00E10B4B" w:rsidRDefault="00C74CBA" w:rsidP="007B69BC">
            <w:pPr>
              <w:jc w:val="center"/>
              <w:rPr>
                <w:rFonts w:ascii="Calibri" w:hAnsi="Calibri" w:cs="Calibri"/>
              </w:rPr>
            </w:pPr>
            <w:r w:rsidRPr="00E10B4B">
              <w:rPr>
                <w:rFonts w:ascii="Calibri" w:hAnsi="Calibri" w:cs="Calibri"/>
              </w:rPr>
              <w:t>Santa Cruz</w:t>
            </w:r>
          </w:p>
        </w:tc>
        <w:tc>
          <w:tcPr>
            <w:tcW w:w="1984" w:type="dxa"/>
            <w:vAlign w:val="center"/>
          </w:tcPr>
          <w:p w14:paraId="75A7C0C7" w14:textId="77777777" w:rsidR="00C74CBA" w:rsidRPr="00E10B4B" w:rsidRDefault="00C74CBA" w:rsidP="007B69BC">
            <w:pPr>
              <w:jc w:val="center"/>
              <w:rPr>
                <w:rFonts w:ascii="Calibri" w:hAnsi="Calibri" w:cs="Calibri"/>
              </w:rPr>
            </w:pPr>
            <w:r w:rsidRPr="00E10B4B">
              <w:rPr>
                <w:rFonts w:ascii="Calibri" w:hAnsi="Calibri" w:cs="Calibri"/>
              </w:rPr>
              <w:t>sc-56291</w:t>
            </w:r>
          </w:p>
        </w:tc>
        <w:tc>
          <w:tcPr>
            <w:tcW w:w="1276" w:type="dxa"/>
            <w:vAlign w:val="center"/>
          </w:tcPr>
          <w:p w14:paraId="3F9B9245"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4E474432" w14:textId="77777777" w:rsidR="00C74CBA" w:rsidRPr="00E10B4B" w:rsidRDefault="00C74CBA" w:rsidP="007B69BC">
            <w:pPr>
              <w:jc w:val="center"/>
              <w:rPr>
                <w:rFonts w:ascii="Calibri" w:hAnsi="Calibri" w:cs="Calibri"/>
              </w:rPr>
            </w:pPr>
            <w:r w:rsidRPr="00E10B4B">
              <w:rPr>
                <w:rFonts w:ascii="Calibri" w:hAnsi="Calibri" w:cs="Calibri"/>
              </w:rPr>
              <w:fldChar w:fldCharType="begin"/>
            </w:r>
            <w:r w:rsidRPr="00E10B4B">
              <w:rPr>
                <w:rFonts w:ascii="Calibri" w:hAnsi="Calibri" w:cs="Calibri"/>
              </w:rPr>
              <w:instrText xml:space="preserve"> ADDIN EN.CITE &lt;EndNote&gt;&lt;Cite&gt;&lt;Author&gt;Pichierri&lt;/Author&gt;&lt;Year&gt;2004&lt;/Year&gt;&lt;RecNum&gt;3739&lt;/RecNum&gt;&lt;DisplayText&gt;&lt;style face="superscript"&gt;31&lt;/style&gt;&lt;/DisplayText&gt;&lt;record&gt;&lt;rec-number&gt;3739&lt;/rec-number&gt;&lt;foreign-keys&gt;&lt;key app="EN" db-id="rar2xzpepxv9d0eeewu5t2sat2sw9r5e0505" timestamp="1436128720"&gt;3739&lt;/key&gt;&lt;/foreign-keys&gt;&lt;ref-type name="Journal Article"&gt;17&lt;/ref-type&gt;&lt;contributors&gt;&lt;authors&gt;&lt;author&gt;Pichierri, P.&lt;/author&gt;&lt;author&gt;Rosselli, F.&lt;/author&gt;&lt;/authors&gt;&lt;/contributors&gt;&lt;auth-address&gt;UPR 2169 du CNRS, Institut Gustave Roussy PR2, Villejuif Cedex, France.&lt;/auth-address&gt;&lt;titles&gt;&lt;title&gt;The DNA crosslink-induced S-phase checkpoint depends on ATR-CHK1 and ATR-NBS1-FANCD2 pathways&lt;/title&gt;&lt;secondary-title&gt;EMBO J&lt;/secondary-title&gt;&lt;/titles&gt;&lt;periodical&gt;&lt;full-title&gt;EMBO J&lt;/full-title&gt;&lt;abbr-1&gt;The EMBO journal&lt;/abbr-1&gt;&lt;/periodical&gt;&lt;pages&gt;1178-87&lt;/pages&gt;&lt;volume&gt;23&lt;/volume&gt;&lt;number&gt;5&lt;/number&gt;&lt;keywords&gt;&lt;keyword&gt;Ataxia Telangiectasia Mutated Proteins&lt;/keyword&gt;&lt;keyword&gt;Cell Cycle Proteins/genetics/*metabolism&lt;/keyword&gt;&lt;keyword&gt;Cell Line&lt;/keyword&gt;&lt;keyword&gt;Checkpoint Kinase 1&lt;/keyword&gt;&lt;keyword&gt;DNA/*metabolism&lt;/keyword&gt;&lt;keyword&gt;Fanconi Anemia Complementation Group D2 Protein&lt;/keyword&gt;&lt;keyword&gt;Humans&lt;/keyword&gt;&lt;keyword&gt;Methoxsalen/pharmacology&lt;/keyword&gt;&lt;keyword&gt;Nuclear Proteins/genetics/*metabolism&lt;/keyword&gt;&lt;keyword&gt;Phosphorylation/drug effects&lt;/keyword&gt;&lt;keyword&gt;Protein Kinases/genetics/*metabolism&lt;/keyword&gt;&lt;keyword&gt;Protein-Serine-Threonine Kinases/genetics/*metabolism&lt;/keyword&gt;&lt;keyword&gt;*S Phase&lt;/keyword&gt;&lt;keyword&gt;*Signal Transduction/drug effects&lt;/keyword&gt;&lt;/keywords&gt;&lt;dates&gt;&lt;year&gt;2004&lt;/year&gt;&lt;pub-dates&gt;&lt;date&gt;Mar 10&lt;/date&gt;&lt;/pub-dates&gt;&lt;/dates&gt;&lt;isbn&gt;0261-4189 (Print)&amp;#xD;0261-4189 (Linking)&lt;/isbn&gt;&lt;accession-num&gt;14988723&lt;/accession-num&gt;&lt;urls&gt;&lt;related-urls&gt;&lt;url&gt;https://www.ncbi.nlm.nih.gov/pubmed/14988723&lt;/url&gt;&lt;/related-urls&gt;&lt;/urls&gt;&lt;custom2&gt;PMC380971&lt;/custom2&gt;&lt;electronic-resource-num&gt;10.1038/sj.emboj.7600113&lt;/electronic-resource-num&gt;&lt;/record&gt;&lt;/Cite&gt;&lt;/EndNote&gt;</w:instrText>
            </w:r>
            <w:r w:rsidRPr="00E10B4B">
              <w:rPr>
                <w:rFonts w:ascii="Calibri" w:hAnsi="Calibri" w:cs="Calibri"/>
              </w:rPr>
              <w:fldChar w:fldCharType="separate"/>
            </w:r>
            <w:r w:rsidRPr="00E10B4B">
              <w:rPr>
                <w:rFonts w:ascii="Calibri" w:hAnsi="Calibri" w:cs="Calibri"/>
                <w:noProof/>
                <w:vertAlign w:val="superscript"/>
              </w:rPr>
              <w:t>31</w:t>
            </w:r>
            <w:r w:rsidRPr="00E10B4B">
              <w:rPr>
                <w:rFonts w:ascii="Calibri" w:hAnsi="Calibri" w:cs="Calibri"/>
              </w:rPr>
              <w:fldChar w:fldCharType="end"/>
            </w:r>
          </w:p>
        </w:tc>
      </w:tr>
      <w:tr w:rsidR="00C74CBA" w:rsidRPr="00E10B4B" w14:paraId="7EBEB30A" w14:textId="77777777" w:rsidTr="007B69BC">
        <w:trPr>
          <w:trHeight w:val="335"/>
        </w:trPr>
        <w:tc>
          <w:tcPr>
            <w:tcW w:w="1701" w:type="dxa"/>
            <w:vAlign w:val="center"/>
          </w:tcPr>
          <w:p w14:paraId="47725F79" w14:textId="77777777" w:rsidR="00C74CBA" w:rsidRPr="00E10B4B" w:rsidRDefault="00C74CBA" w:rsidP="007B69BC">
            <w:pPr>
              <w:jc w:val="center"/>
              <w:rPr>
                <w:rFonts w:ascii="Calibri" w:hAnsi="Calibri" w:cs="Calibri"/>
              </w:rPr>
            </w:pPr>
            <w:r w:rsidRPr="00E10B4B">
              <w:rPr>
                <w:rFonts w:ascii="Calibri" w:hAnsi="Calibri" w:cs="Calibri"/>
              </w:rPr>
              <w:t>pCHK1 (S317)</w:t>
            </w:r>
          </w:p>
        </w:tc>
        <w:tc>
          <w:tcPr>
            <w:tcW w:w="1134" w:type="dxa"/>
            <w:vAlign w:val="center"/>
          </w:tcPr>
          <w:p w14:paraId="09C57B47" w14:textId="77777777" w:rsidR="00C74CBA" w:rsidRPr="00E10B4B" w:rsidRDefault="00C74CBA" w:rsidP="007B69BC">
            <w:pPr>
              <w:jc w:val="center"/>
              <w:rPr>
                <w:rFonts w:ascii="Calibri" w:hAnsi="Calibri" w:cs="Calibri"/>
              </w:rPr>
            </w:pPr>
            <w:r w:rsidRPr="00E10B4B">
              <w:rPr>
                <w:rFonts w:ascii="Calibri" w:hAnsi="Calibri" w:cs="Calibri"/>
              </w:rPr>
              <w:t>Rabbit</w:t>
            </w:r>
          </w:p>
        </w:tc>
        <w:tc>
          <w:tcPr>
            <w:tcW w:w="1560" w:type="dxa"/>
            <w:vAlign w:val="center"/>
          </w:tcPr>
          <w:p w14:paraId="78170FDB" w14:textId="77777777" w:rsidR="00C74CBA" w:rsidRPr="00E10B4B" w:rsidRDefault="00C74CBA" w:rsidP="007B69BC">
            <w:pPr>
              <w:jc w:val="center"/>
              <w:rPr>
                <w:rFonts w:ascii="Calibri" w:hAnsi="Calibri" w:cs="Calibri"/>
              </w:rPr>
            </w:pPr>
            <w:proofErr w:type="spellStart"/>
            <w:r w:rsidRPr="00E10B4B">
              <w:rPr>
                <w:rFonts w:ascii="Calibri" w:hAnsi="Calibri" w:cs="Calibri"/>
              </w:rPr>
              <w:t>Calbiochem</w:t>
            </w:r>
            <w:proofErr w:type="spellEnd"/>
          </w:p>
        </w:tc>
        <w:tc>
          <w:tcPr>
            <w:tcW w:w="1984" w:type="dxa"/>
            <w:vAlign w:val="center"/>
          </w:tcPr>
          <w:p w14:paraId="27C84630" w14:textId="77777777" w:rsidR="00C74CBA" w:rsidRPr="00E10B4B" w:rsidRDefault="00C74CBA" w:rsidP="007B69BC">
            <w:pPr>
              <w:jc w:val="center"/>
              <w:rPr>
                <w:rFonts w:ascii="Calibri" w:hAnsi="Calibri" w:cs="Calibri"/>
              </w:rPr>
            </w:pPr>
            <w:r w:rsidRPr="00E10B4B">
              <w:rPr>
                <w:rFonts w:ascii="Calibri" w:hAnsi="Calibri" w:cs="Calibri"/>
              </w:rPr>
              <w:t>DR1025</w:t>
            </w:r>
          </w:p>
        </w:tc>
        <w:tc>
          <w:tcPr>
            <w:tcW w:w="1276" w:type="dxa"/>
            <w:vAlign w:val="center"/>
          </w:tcPr>
          <w:p w14:paraId="49395C34"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38931CA5" w14:textId="77777777" w:rsidR="00C74CBA" w:rsidRPr="00E10B4B" w:rsidRDefault="00C74CBA" w:rsidP="007B69BC">
            <w:pPr>
              <w:jc w:val="center"/>
              <w:rPr>
                <w:rFonts w:ascii="Calibri" w:hAnsi="Calibri" w:cs="Calibri"/>
              </w:rPr>
            </w:pPr>
            <w:r w:rsidRPr="00E10B4B">
              <w:rPr>
                <w:rFonts w:ascii="Calibri" w:hAnsi="Calibri" w:cs="Calibri"/>
              </w:rPr>
              <w:fldChar w:fldCharType="begin"/>
            </w:r>
            <w:r w:rsidRPr="00E10B4B">
              <w:rPr>
                <w:rFonts w:ascii="Calibri" w:hAnsi="Calibri" w:cs="Calibri"/>
              </w:rPr>
              <w:instrText xml:space="preserve"> ADDIN EN.CITE &lt;EndNote&gt;&lt;Cite&gt;&lt;Author&gt;Pichierri&lt;/Author&gt;&lt;Year&gt;2004&lt;/Year&gt;&lt;RecNum&gt;3739&lt;/RecNum&gt;&lt;DisplayText&gt;&lt;style face="superscript"&gt;31&lt;/style&gt;&lt;/DisplayText&gt;&lt;record&gt;&lt;rec-number&gt;3739&lt;/rec-number&gt;&lt;foreign-keys&gt;&lt;key app="EN" db-id="rar2xzpepxv9d0eeewu5t2sat2sw9r5e0505" timestamp="1436128720"&gt;3739&lt;/key&gt;&lt;/foreign-keys&gt;&lt;ref-type name="Journal Article"&gt;17&lt;/ref-type&gt;&lt;contributors&gt;&lt;authors&gt;&lt;author&gt;Pichierri, P.&lt;/author&gt;&lt;author&gt;Rosselli, F.&lt;/author&gt;&lt;/authors&gt;&lt;/contributors&gt;&lt;auth-address&gt;UPR 2169 du CNRS, Institut Gustave Roussy PR2, Villejuif Cedex, France.&lt;/auth-address&gt;&lt;titles&gt;&lt;title&gt;The DNA crosslink-induced S-phase checkpoint depends on ATR-CHK1 and ATR-NBS1-FANCD2 pathways&lt;/title&gt;&lt;secondary-title&gt;EMBO J&lt;/secondary-title&gt;&lt;/titles&gt;&lt;periodical&gt;&lt;full-title&gt;EMBO J&lt;/full-title&gt;&lt;abbr-1&gt;The EMBO journal&lt;/abbr-1&gt;&lt;/periodical&gt;&lt;pages&gt;1178-87&lt;/pages&gt;&lt;volume&gt;23&lt;/volume&gt;&lt;number&gt;5&lt;/number&gt;&lt;keywords&gt;&lt;keyword&gt;Ataxia Telangiectasia Mutated Proteins&lt;/keyword&gt;&lt;keyword&gt;Cell Cycle Proteins/genetics/*metabolism&lt;/keyword&gt;&lt;keyword&gt;Cell Line&lt;/keyword&gt;&lt;keyword&gt;Checkpoint Kinase 1&lt;/keyword&gt;&lt;keyword&gt;DNA/*metabolism&lt;/keyword&gt;&lt;keyword&gt;Fanconi Anemia Complementation Group D2 Protein&lt;/keyword&gt;&lt;keyword&gt;Humans&lt;/keyword&gt;&lt;keyword&gt;Methoxsalen/pharmacology&lt;/keyword&gt;&lt;keyword&gt;Nuclear Proteins/genetics/*metabolism&lt;/keyword&gt;&lt;keyword&gt;Phosphorylation/drug effects&lt;/keyword&gt;&lt;keyword&gt;Protein Kinases/genetics/*metabolism&lt;/keyword&gt;&lt;keyword&gt;Protein-Serine-Threonine Kinases/genetics/*metabolism&lt;/keyword&gt;&lt;keyword&gt;*S Phase&lt;/keyword&gt;&lt;keyword&gt;*Signal Transduction/drug effects&lt;/keyword&gt;&lt;/keywords&gt;&lt;dates&gt;&lt;year&gt;2004&lt;/year&gt;&lt;pub-dates&gt;&lt;date&gt;Mar 10&lt;/date&gt;&lt;/pub-dates&gt;&lt;/dates&gt;&lt;isbn&gt;0261-4189 (Print)&amp;#xD;0261-4189 (Linking)&lt;/isbn&gt;&lt;accession-num&gt;14988723&lt;/accession-num&gt;&lt;urls&gt;&lt;related-urls&gt;&lt;url&gt;https://www.ncbi.nlm.nih.gov/pubmed/14988723&lt;/url&gt;&lt;/related-urls&gt;&lt;/urls&gt;&lt;custom2&gt;PMC380971&lt;/custom2&gt;&lt;electronic-resource-num&gt;10.1038/sj.emboj.7600113&lt;/electronic-resource-num&gt;&lt;/record&gt;&lt;/Cite&gt;&lt;/EndNote&gt;</w:instrText>
            </w:r>
            <w:r w:rsidRPr="00E10B4B">
              <w:rPr>
                <w:rFonts w:ascii="Calibri" w:hAnsi="Calibri" w:cs="Calibri"/>
              </w:rPr>
              <w:fldChar w:fldCharType="separate"/>
            </w:r>
            <w:r w:rsidRPr="00E10B4B">
              <w:rPr>
                <w:rFonts w:ascii="Calibri" w:hAnsi="Calibri" w:cs="Calibri"/>
                <w:noProof/>
                <w:vertAlign w:val="superscript"/>
              </w:rPr>
              <w:t>31</w:t>
            </w:r>
            <w:r w:rsidRPr="00E10B4B">
              <w:rPr>
                <w:rFonts w:ascii="Calibri" w:hAnsi="Calibri" w:cs="Calibri"/>
              </w:rPr>
              <w:fldChar w:fldCharType="end"/>
            </w:r>
          </w:p>
        </w:tc>
      </w:tr>
      <w:tr w:rsidR="00C74CBA" w:rsidRPr="00E10B4B" w14:paraId="3A48F375" w14:textId="77777777" w:rsidTr="007B69BC">
        <w:trPr>
          <w:trHeight w:val="335"/>
        </w:trPr>
        <w:tc>
          <w:tcPr>
            <w:tcW w:w="1701" w:type="dxa"/>
            <w:vAlign w:val="center"/>
          </w:tcPr>
          <w:p w14:paraId="74E78350" w14:textId="77777777" w:rsidR="00C74CBA" w:rsidRPr="00E10B4B" w:rsidRDefault="00C74CBA" w:rsidP="007B69BC">
            <w:pPr>
              <w:jc w:val="center"/>
              <w:rPr>
                <w:rFonts w:ascii="Calibri" w:hAnsi="Calibri" w:cs="Calibri"/>
              </w:rPr>
            </w:pPr>
            <w:r w:rsidRPr="00E10B4B">
              <w:rPr>
                <w:rFonts w:ascii="Calibri" w:hAnsi="Calibri" w:cs="Calibri"/>
              </w:rPr>
              <w:t>FANCD2*</w:t>
            </w:r>
          </w:p>
        </w:tc>
        <w:tc>
          <w:tcPr>
            <w:tcW w:w="1134" w:type="dxa"/>
            <w:vAlign w:val="center"/>
          </w:tcPr>
          <w:p w14:paraId="70A5777D"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1560" w:type="dxa"/>
            <w:vAlign w:val="center"/>
          </w:tcPr>
          <w:p w14:paraId="16E5F81D" w14:textId="77777777" w:rsidR="00C74CBA" w:rsidRPr="00E10B4B" w:rsidRDefault="00C74CBA" w:rsidP="007B69BC">
            <w:pPr>
              <w:jc w:val="center"/>
              <w:rPr>
                <w:rFonts w:ascii="Calibri" w:hAnsi="Calibri" w:cs="Calibri"/>
              </w:rPr>
            </w:pPr>
            <w:r w:rsidRPr="00E10B4B">
              <w:rPr>
                <w:rFonts w:ascii="Calibri" w:hAnsi="Calibri" w:cs="Calibri"/>
              </w:rPr>
              <w:t>Santa Cruz</w:t>
            </w:r>
          </w:p>
        </w:tc>
        <w:tc>
          <w:tcPr>
            <w:tcW w:w="1984" w:type="dxa"/>
            <w:vAlign w:val="center"/>
          </w:tcPr>
          <w:p w14:paraId="0F6C3433" w14:textId="77777777" w:rsidR="00C74CBA" w:rsidRPr="00E10B4B" w:rsidRDefault="00C74CBA" w:rsidP="007B69BC">
            <w:pPr>
              <w:jc w:val="center"/>
              <w:rPr>
                <w:rFonts w:ascii="Calibri" w:hAnsi="Calibri" w:cs="Calibri"/>
              </w:rPr>
            </w:pPr>
            <w:r w:rsidRPr="00E10B4B">
              <w:rPr>
                <w:rFonts w:ascii="Calibri" w:hAnsi="Calibri" w:cs="Calibri"/>
              </w:rPr>
              <w:t>sc-28194</w:t>
            </w:r>
          </w:p>
        </w:tc>
        <w:tc>
          <w:tcPr>
            <w:tcW w:w="1276" w:type="dxa"/>
            <w:vAlign w:val="center"/>
          </w:tcPr>
          <w:p w14:paraId="451B3CD4" w14:textId="77777777" w:rsidR="00C74CBA" w:rsidRPr="00E10B4B" w:rsidRDefault="00C74CBA" w:rsidP="007B69BC">
            <w:pPr>
              <w:jc w:val="center"/>
              <w:rPr>
                <w:rFonts w:ascii="Calibri" w:hAnsi="Calibri" w:cs="Calibri"/>
              </w:rPr>
            </w:pPr>
            <w:r w:rsidRPr="00E10B4B">
              <w:rPr>
                <w:rFonts w:ascii="Calibri" w:hAnsi="Calibri" w:cs="Calibri"/>
              </w:rPr>
              <w:t>1:500</w:t>
            </w:r>
          </w:p>
        </w:tc>
        <w:tc>
          <w:tcPr>
            <w:tcW w:w="1276" w:type="dxa"/>
          </w:tcPr>
          <w:p w14:paraId="40F9629D" w14:textId="77777777" w:rsidR="00C74CBA" w:rsidRPr="00E10B4B" w:rsidRDefault="00C74CBA" w:rsidP="007B69BC">
            <w:pPr>
              <w:jc w:val="center"/>
              <w:rPr>
                <w:rFonts w:ascii="Calibri" w:hAnsi="Calibri" w:cs="Calibri"/>
              </w:rPr>
            </w:pPr>
            <w:r w:rsidRPr="00E10B4B">
              <w:rPr>
                <w:rFonts w:ascii="Calibri" w:hAnsi="Calibri" w:cs="Calibri"/>
              </w:rPr>
              <w:fldChar w:fldCharType="begin">
                <w:fldData xml:space="preserve">PEVuZE5vdGU+PENpdGU+PEF1dGhvcj5RaWFvPC9BdXRob3I+PFllYXI+MjAwNDwvWWVhcj48UmVj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wMzUtNDU8L3Bh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</w:fldData>
              </w:fldChar>
            </w:r>
            <w:r w:rsidRPr="00E10B4B">
              <w:rPr>
                <w:rFonts w:ascii="Calibri" w:hAnsi="Calibri" w:cs="Calibri"/>
              </w:rPr>
              <w:instrText xml:space="preserve"> ADDIN EN.CITE </w:instrText>
            </w:r>
            <w:r w:rsidRPr="00E10B4B">
              <w:rPr>
                <w:rFonts w:ascii="Calibri" w:hAnsi="Calibri" w:cs="Calibri"/>
              </w:rPr>
              <w:fldChar w:fldCharType="begin">
                <w:fldData xml:space="preserve">PEVuZE5vdGU+PENpdGU+PEF1dGhvcj5RaWFvPC9BdXRob3I+PFllYXI+MjAwNDwvWWVhcj48UmVj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wMzUtNDU8L3Bh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</w:fldData>
              </w:fldChar>
            </w:r>
            <w:r w:rsidRPr="00E10B4B">
              <w:rPr>
                <w:rFonts w:ascii="Calibri" w:hAnsi="Calibri" w:cs="Calibri"/>
              </w:rPr>
              <w:instrText xml:space="preserve"> ADDIN EN.CITE.DATA </w:instrText>
            </w:r>
            <w:r w:rsidRPr="00E10B4B">
              <w:rPr>
                <w:rFonts w:ascii="Calibri" w:hAnsi="Calibri" w:cs="Calibri"/>
              </w:rPr>
            </w:r>
            <w:r w:rsidRPr="00E10B4B">
              <w:rPr>
                <w:rFonts w:ascii="Calibri" w:hAnsi="Calibri" w:cs="Calibri"/>
              </w:rPr>
              <w:fldChar w:fldCharType="end"/>
            </w:r>
            <w:r w:rsidRPr="00E10B4B">
              <w:rPr>
                <w:rFonts w:ascii="Calibri" w:hAnsi="Calibri" w:cs="Calibri"/>
              </w:rPr>
            </w:r>
            <w:r w:rsidRPr="00E10B4B">
              <w:rPr>
                <w:rFonts w:ascii="Calibri" w:hAnsi="Calibri" w:cs="Calibri"/>
              </w:rPr>
              <w:fldChar w:fldCharType="separate"/>
            </w:r>
            <w:r w:rsidRPr="00E10B4B">
              <w:rPr>
                <w:rFonts w:ascii="Calibri" w:hAnsi="Calibri" w:cs="Calibri"/>
                <w:noProof/>
                <w:vertAlign w:val="superscript"/>
              </w:rPr>
              <w:t>20</w:t>
            </w:r>
            <w:r w:rsidRPr="00E10B4B">
              <w:rPr>
                <w:rFonts w:ascii="Calibri" w:hAnsi="Calibri" w:cs="Calibri"/>
              </w:rPr>
              <w:fldChar w:fldCharType="end"/>
            </w:r>
          </w:p>
        </w:tc>
      </w:tr>
      <w:tr w:rsidR="00C74CBA" w:rsidRPr="00E10B4B" w14:paraId="662338D4" w14:textId="77777777" w:rsidTr="007B69BC">
        <w:trPr>
          <w:trHeight w:val="335"/>
        </w:trPr>
        <w:tc>
          <w:tcPr>
            <w:tcW w:w="1701" w:type="dxa"/>
            <w:vAlign w:val="center"/>
          </w:tcPr>
          <w:p w14:paraId="1BB0A1DA" w14:textId="77777777" w:rsidR="00C74CBA" w:rsidRPr="00E10B4B" w:rsidRDefault="00C74CBA" w:rsidP="007B69BC">
            <w:pPr>
              <w:jc w:val="center"/>
              <w:rPr>
                <w:rFonts w:ascii="Calibri" w:hAnsi="Calibri" w:cs="Calibri"/>
              </w:rPr>
            </w:pPr>
            <w:r w:rsidRPr="00E10B4B">
              <w:rPr>
                <w:rFonts w:ascii="Calibri" w:hAnsi="Calibri" w:cs="Calibri"/>
              </w:rPr>
              <w:t>pFANCD2* (S331*)</w:t>
            </w:r>
          </w:p>
        </w:tc>
        <w:tc>
          <w:tcPr>
            <w:tcW w:w="1134" w:type="dxa"/>
            <w:vAlign w:val="center"/>
          </w:tcPr>
          <w:p w14:paraId="623DF392"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3544" w:type="dxa"/>
            <w:gridSpan w:val="2"/>
            <w:vAlign w:val="center"/>
          </w:tcPr>
          <w:p w14:paraId="7DB61DE6" w14:textId="77777777" w:rsidR="00C74CBA" w:rsidRPr="00E10B4B" w:rsidRDefault="00C74CBA" w:rsidP="007B69BC">
            <w:pPr>
              <w:jc w:val="center"/>
              <w:rPr>
                <w:rFonts w:ascii="Calibri" w:hAnsi="Calibri" w:cs="Calibri"/>
              </w:rPr>
            </w:pPr>
            <w:r w:rsidRPr="00E10B4B">
              <w:rPr>
                <w:rFonts w:ascii="Calibri" w:hAnsi="Calibri" w:cs="Calibri"/>
              </w:rPr>
              <w:t xml:space="preserve">Gift of Dr G. M. Kupfer </w:t>
            </w:r>
          </w:p>
        </w:tc>
        <w:tc>
          <w:tcPr>
            <w:tcW w:w="1276" w:type="dxa"/>
            <w:vAlign w:val="center"/>
          </w:tcPr>
          <w:p w14:paraId="4EA5F60B"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4FDCD6A4" w14:textId="77777777" w:rsidR="00C74CBA" w:rsidRPr="00E10B4B" w:rsidRDefault="00C74CBA" w:rsidP="007B69BC">
            <w:pPr>
              <w:jc w:val="center"/>
              <w:rPr>
                <w:rFonts w:ascii="Calibri" w:hAnsi="Calibri" w:cs="Calibri"/>
              </w:rPr>
            </w:pPr>
            <w:r w:rsidRPr="00E10B4B">
              <w:rPr>
                <w:rFonts w:ascii="Calibri" w:hAnsi="Calibri" w:cs="Calibri"/>
              </w:rPr>
              <w:fldChar w:fldCharType="begin">
                <w:fldData xml:space="preserve">PEVuZE5vdGU+PENpdGU+PEF1dGhvcj5aaGk8L0F1dGhvcj48WWVhcj4yMDA5PC9ZZWFyPjxSZWNO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Dc3NS04MzwvcGFnZXM+PHZvbHVtZT42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TgxLTkw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</w:fldData>
              </w:fldChar>
            </w:r>
            <w:r w:rsidRPr="00E10B4B">
              <w:rPr>
                <w:rFonts w:ascii="Calibri" w:hAnsi="Calibri" w:cs="Calibri"/>
              </w:rPr>
              <w:instrText xml:space="preserve"> ADDIN EN.CITE </w:instrText>
            </w:r>
            <w:r w:rsidRPr="00E10B4B">
              <w:rPr>
                <w:rFonts w:ascii="Calibri" w:hAnsi="Calibri" w:cs="Calibri"/>
              </w:rPr>
              <w:fldChar w:fldCharType="begin">
                <w:fldData xml:space="preserve">PEVuZE5vdGU+PENpdGU+PEF1dGhvcj5aaGk8L0F1dGhvcj48WWVhcj4yMDA5PC9ZZWFyPjxSZWNO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ODc3NS04MzwvcGFnZXM+PHZvbHVtZT42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TgxLTkw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</w:fldData>
              </w:fldChar>
            </w:r>
            <w:r w:rsidRPr="00E10B4B">
              <w:rPr>
                <w:rFonts w:ascii="Calibri" w:hAnsi="Calibri" w:cs="Calibri"/>
              </w:rPr>
              <w:instrText xml:space="preserve"> ADDIN EN.CITE.DATA </w:instrText>
            </w:r>
            <w:r w:rsidRPr="00E10B4B">
              <w:rPr>
                <w:rFonts w:ascii="Calibri" w:hAnsi="Calibri" w:cs="Calibri"/>
              </w:rPr>
            </w:r>
            <w:r w:rsidRPr="00E10B4B">
              <w:rPr>
                <w:rFonts w:ascii="Calibri" w:hAnsi="Calibri" w:cs="Calibri"/>
              </w:rPr>
              <w:fldChar w:fldCharType="end"/>
            </w:r>
            <w:r w:rsidRPr="00E10B4B">
              <w:rPr>
                <w:rFonts w:ascii="Calibri" w:hAnsi="Calibri" w:cs="Calibri"/>
              </w:rPr>
            </w:r>
            <w:r w:rsidRPr="00E10B4B">
              <w:rPr>
                <w:rFonts w:ascii="Calibri" w:hAnsi="Calibri" w:cs="Calibri"/>
              </w:rPr>
              <w:fldChar w:fldCharType="separate"/>
            </w:r>
            <w:r w:rsidRPr="00E10B4B">
              <w:rPr>
                <w:rFonts w:ascii="Calibri" w:hAnsi="Calibri" w:cs="Calibri"/>
                <w:noProof/>
                <w:vertAlign w:val="superscript"/>
              </w:rPr>
              <w:t>27,30</w:t>
            </w:r>
            <w:r w:rsidRPr="00E10B4B">
              <w:rPr>
                <w:rFonts w:ascii="Calibri" w:hAnsi="Calibri" w:cs="Calibri"/>
              </w:rPr>
              <w:fldChar w:fldCharType="end"/>
            </w:r>
          </w:p>
        </w:tc>
      </w:tr>
      <w:tr w:rsidR="00C74CBA" w:rsidRPr="00E10B4B" w14:paraId="69B18B4A" w14:textId="77777777" w:rsidTr="007B69BC">
        <w:trPr>
          <w:trHeight w:val="335"/>
        </w:trPr>
        <w:tc>
          <w:tcPr>
            <w:tcW w:w="1701" w:type="dxa"/>
            <w:vAlign w:val="center"/>
          </w:tcPr>
          <w:p w14:paraId="70480264" w14:textId="77777777" w:rsidR="00C74CBA" w:rsidRPr="00E10B4B" w:rsidRDefault="00C74CBA" w:rsidP="007B69BC">
            <w:pPr>
              <w:jc w:val="center"/>
              <w:rPr>
                <w:rFonts w:ascii="Calibri" w:hAnsi="Calibri" w:cs="Calibri"/>
              </w:rPr>
            </w:pPr>
            <w:r w:rsidRPr="00E10B4B">
              <w:rPr>
                <w:rFonts w:ascii="Calibri" w:hAnsi="Calibri" w:cs="Calibri"/>
              </w:rPr>
              <w:lastRenderedPageBreak/>
              <w:t>FANCG*</w:t>
            </w:r>
          </w:p>
        </w:tc>
        <w:tc>
          <w:tcPr>
            <w:tcW w:w="1134" w:type="dxa"/>
            <w:vAlign w:val="center"/>
          </w:tcPr>
          <w:p w14:paraId="1590AD51" w14:textId="77777777" w:rsidR="00C74CBA" w:rsidRPr="00E10B4B" w:rsidRDefault="00C74CBA" w:rsidP="007B69BC">
            <w:pPr>
              <w:jc w:val="center"/>
              <w:rPr>
                <w:rFonts w:ascii="Calibri" w:hAnsi="Calibri" w:cs="Calibri"/>
              </w:rPr>
            </w:pPr>
            <w:r w:rsidRPr="00E10B4B">
              <w:rPr>
                <w:rFonts w:ascii="Calibri" w:hAnsi="Calibri" w:cs="Calibri"/>
              </w:rPr>
              <w:t>Rabbit</w:t>
            </w:r>
          </w:p>
        </w:tc>
        <w:tc>
          <w:tcPr>
            <w:tcW w:w="1560" w:type="dxa"/>
            <w:vAlign w:val="center"/>
          </w:tcPr>
          <w:p w14:paraId="6A55C0FC" w14:textId="77777777" w:rsidR="00C74CBA" w:rsidRPr="00E10B4B" w:rsidRDefault="00C74CBA" w:rsidP="007B69BC">
            <w:pPr>
              <w:jc w:val="center"/>
              <w:rPr>
                <w:rFonts w:ascii="Calibri" w:hAnsi="Calibri" w:cs="Calibri"/>
              </w:rPr>
            </w:pPr>
            <w:r w:rsidRPr="00E10B4B">
              <w:rPr>
                <w:rFonts w:ascii="Calibri" w:hAnsi="Calibri" w:cs="Calibri"/>
              </w:rPr>
              <w:t>Santa Cruz</w:t>
            </w:r>
          </w:p>
        </w:tc>
        <w:tc>
          <w:tcPr>
            <w:tcW w:w="1984" w:type="dxa"/>
            <w:vAlign w:val="center"/>
          </w:tcPr>
          <w:p w14:paraId="76D9651A" w14:textId="77777777" w:rsidR="00C74CBA" w:rsidRPr="00E10B4B" w:rsidRDefault="00C74CBA" w:rsidP="007B69BC">
            <w:pPr>
              <w:jc w:val="center"/>
              <w:rPr>
                <w:rFonts w:ascii="Calibri" w:hAnsi="Calibri" w:cs="Calibri"/>
              </w:rPr>
            </w:pPr>
            <w:r w:rsidRPr="00E10B4B">
              <w:rPr>
                <w:rFonts w:ascii="Calibri" w:hAnsi="Calibri" w:cs="Calibri"/>
              </w:rPr>
              <w:t>sc-28219</w:t>
            </w:r>
          </w:p>
        </w:tc>
        <w:tc>
          <w:tcPr>
            <w:tcW w:w="1276" w:type="dxa"/>
            <w:vAlign w:val="center"/>
          </w:tcPr>
          <w:p w14:paraId="0D088352"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1AA2916C" w14:textId="77777777" w:rsidR="00C74CBA" w:rsidRPr="00E10B4B" w:rsidRDefault="00C74CBA" w:rsidP="007B69BC">
            <w:pPr>
              <w:jc w:val="center"/>
              <w:rPr>
                <w:rFonts w:ascii="Calibri" w:hAnsi="Calibri" w:cs="Calibri"/>
              </w:rPr>
            </w:pPr>
            <w:r w:rsidRPr="00E10B4B">
              <w:rPr>
                <w:rFonts w:ascii="Calibri" w:hAnsi="Calibri" w:cs="Calibri"/>
              </w:rPr>
              <w:fldChar w:fldCharType="begin">
                <w:fldData xml:space="preserve">PEVuZE5vdGU+PENpdGU+PEF1dGhvcj5RaWFvPC9BdXRob3I+PFllYXI+MjAwNDwvWWVhcj48UmVj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wMzUtNDU8L3Bh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</w:fldData>
              </w:fldChar>
            </w:r>
            <w:r w:rsidRPr="00E10B4B">
              <w:rPr>
                <w:rFonts w:ascii="Calibri" w:hAnsi="Calibri" w:cs="Calibri"/>
              </w:rPr>
              <w:instrText xml:space="preserve"> ADDIN EN.CITE </w:instrText>
            </w:r>
            <w:r w:rsidRPr="00E10B4B">
              <w:rPr>
                <w:rFonts w:ascii="Calibri" w:hAnsi="Calibri" w:cs="Calibri"/>
              </w:rPr>
              <w:fldChar w:fldCharType="begin">
                <w:fldData xml:space="preserve">PEVuZE5vdGU+PENpdGU+PEF1dGhvcj5RaWFvPC9BdXRob3I+PFllYXI+MjAwNDwvWWVhcj48UmVj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YwMzUtNDU8L3Bh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</w:fldData>
              </w:fldChar>
            </w:r>
            <w:r w:rsidRPr="00E10B4B">
              <w:rPr>
                <w:rFonts w:ascii="Calibri" w:hAnsi="Calibri" w:cs="Calibri"/>
              </w:rPr>
              <w:instrText xml:space="preserve"> ADDIN EN.CITE.DATA </w:instrText>
            </w:r>
            <w:r w:rsidRPr="00E10B4B">
              <w:rPr>
                <w:rFonts w:ascii="Calibri" w:hAnsi="Calibri" w:cs="Calibri"/>
              </w:rPr>
            </w:r>
            <w:r w:rsidRPr="00E10B4B">
              <w:rPr>
                <w:rFonts w:ascii="Calibri" w:hAnsi="Calibri" w:cs="Calibri"/>
              </w:rPr>
              <w:fldChar w:fldCharType="end"/>
            </w:r>
            <w:r w:rsidRPr="00E10B4B">
              <w:rPr>
                <w:rFonts w:ascii="Calibri" w:hAnsi="Calibri" w:cs="Calibri"/>
              </w:rPr>
            </w:r>
            <w:r w:rsidRPr="00E10B4B">
              <w:rPr>
                <w:rFonts w:ascii="Calibri" w:hAnsi="Calibri" w:cs="Calibri"/>
              </w:rPr>
              <w:fldChar w:fldCharType="separate"/>
            </w:r>
            <w:r w:rsidRPr="00E10B4B">
              <w:rPr>
                <w:rFonts w:ascii="Calibri" w:hAnsi="Calibri" w:cs="Calibri"/>
                <w:noProof/>
                <w:vertAlign w:val="superscript"/>
              </w:rPr>
              <w:t>20</w:t>
            </w:r>
            <w:r w:rsidRPr="00E10B4B">
              <w:rPr>
                <w:rFonts w:ascii="Calibri" w:hAnsi="Calibri" w:cs="Calibri"/>
              </w:rPr>
              <w:fldChar w:fldCharType="end"/>
            </w:r>
          </w:p>
        </w:tc>
      </w:tr>
      <w:tr w:rsidR="00C74CBA" w:rsidRPr="00E10B4B" w14:paraId="16B3A7E9" w14:textId="77777777" w:rsidTr="007B69BC">
        <w:trPr>
          <w:trHeight w:val="335"/>
        </w:trPr>
        <w:tc>
          <w:tcPr>
            <w:tcW w:w="1701" w:type="dxa"/>
            <w:vAlign w:val="center"/>
          </w:tcPr>
          <w:p w14:paraId="5B39726B" w14:textId="77777777" w:rsidR="00C74CBA" w:rsidRPr="00E10B4B" w:rsidRDefault="00C74CBA" w:rsidP="007B69BC">
            <w:pPr>
              <w:jc w:val="center"/>
              <w:rPr>
                <w:rFonts w:ascii="Calibri" w:hAnsi="Calibri" w:cs="Calibri"/>
              </w:rPr>
            </w:pPr>
            <w:proofErr w:type="spellStart"/>
            <w:r w:rsidRPr="00E10B4B">
              <w:rPr>
                <w:rFonts w:ascii="Calibri" w:hAnsi="Calibri" w:cs="Calibri"/>
              </w:rPr>
              <w:t>pFANCG</w:t>
            </w:r>
            <w:proofErr w:type="spellEnd"/>
            <w:r w:rsidRPr="00E10B4B">
              <w:rPr>
                <w:rFonts w:ascii="Calibri" w:hAnsi="Calibri" w:cs="Calibri"/>
              </w:rPr>
              <w:t>* (S7*)</w:t>
            </w:r>
          </w:p>
        </w:tc>
        <w:tc>
          <w:tcPr>
            <w:tcW w:w="1134" w:type="dxa"/>
            <w:vAlign w:val="center"/>
          </w:tcPr>
          <w:p w14:paraId="45E75939" w14:textId="77777777" w:rsidR="00C74CBA" w:rsidRPr="00E10B4B" w:rsidRDefault="00C74CBA" w:rsidP="007B69BC">
            <w:pPr>
              <w:jc w:val="center"/>
              <w:rPr>
                <w:rFonts w:ascii="Calibri" w:hAnsi="Calibri" w:cs="Calibri"/>
              </w:rPr>
            </w:pPr>
            <w:r w:rsidRPr="00E10B4B">
              <w:rPr>
                <w:rFonts w:ascii="Calibri" w:hAnsi="Calibri" w:cs="Calibri"/>
              </w:rPr>
              <w:t>Mouse</w:t>
            </w:r>
          </w:p>
        </w:tc>
        <w:tc>
          <w:tcPr>
            <w:tcW w:w="3544" w:type="dxa"/>
            <w:gridSpan w:val="2"/>
            <w:vAlign w:val="center"/>
          </w:tcPr>
          <w:p w14:paraId="5756BE31" w14:textId="77777777" w:rsidR="00C74CBA" w:rsidRPr="00E10B4B" w:rsidRDefault="00C74CBA" w:rsidP="007B69BC">
            <w:pPr>
              <w:jc w:val="center"/>
              <w:rPr>
                <w:rFonts w:ascii="Calibri" w:hAnsi="Calibri" w:cs="Calibri"/>
              </w:rPr>
            </w:pPr>
            <w:r w:rsidRPr="00E10B4B">
              <w:rPr>
                <w:rFonts w:ascii="Calibri" w:hAnsi="Calibri" w:cs="Calibri"/>
              </w:rPr>
              <w:t xml:space="preserve">Gift of Dr G. M. Kupfer </w:t>
            </w:r>
          </w:p>
        </w:tc>
        <w:tc>
          <w:tcPr>
            <w:tcW w:w="1276" w:type="dxa"/>
            <w:vAlign w:val="center"/>
          </w:tcPr>
          <w:p w14:paraId="35CB3984" w14:textId="77777777" w:rsidR="00C74CBA" w:rsidRPr="00E10B4B" w:rsidRDefault="00C74CBA" w:rsidP="007B69BC">
            <w:pPr>
              <w:jc w:val="center"/>
              <w:rPr>
                <w:rFonts w:ascii="Calibri" w:hAnsi="Calibri" w:cs="Calibri"/>
              </w:rPr>
            </w:pPr>
            <w:r w:rsidRPr="00E10B4B">
              <w:rPr>
                <w:rFonts w:ascii="Calibri" w:hAnsi="Calibri" w:cs="Calibri"/>
              </w:rPr>
              <w:t>1:1,000</w:t>
            </w:r>
          </w:p>
        </w:tc>
        <w:tc>
          <w:tcPr>
            <w:tcW w:w="1276" w:type="dxa"/>
          </w:tcPr>
          <w:p w14:paraId="506A3D04" w14:textId="77777777" w:rsidR="00C74CBA" w:rsidRPr="00E10B4B" w:rsidRDefault="00C74CBA" w:rsidP="007B69BC">
            <w:pPr>
              <w:jc w:val="center"/>
              <w:rPr>
                <w:rFonts w:ascii="Calibri" w:hAnsi="Calibri" w:cs="Calibri"/>
              </w:rPr>
            </w:pPr>
            <w:r w:rsidRPr="00E10B4B">
              <w:rPr>
                <w:rFonts w:ascii="Calibri" w:hAnsi="Calibri" w:cs="Calibri"/>
              </w:rPr>
              <w:fldChar w:fldCharType="begin">
                <w:fldData xml:space="preserve">PEVuZE5vdGU+PENpdGU+PEF1dGhvcj5HZW5nPC9BdXRob3I+PFllYXI+MjAxMDwvWWVhcj48UmVj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MjQ5LTU3PC9wYWdlcz48dm9sdW1lPjE5MTwvdm9sdW1lPjxudW1iZXI+MjwvbnVt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E4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</w:fldData>
              </w:fldChar>
            </w:r>
            <w:r w:rsidRPr="00E10B4B">
              <w:rPr>
                <w:rFonts w:ascii="Calibri" w:hAnsi="Calibri" w:cs="Calibri"/>
              </w:rPr>
              <w:instrText xml:space="preserve"> ADDIN EN.CITE </w:instrText>
            </w:r>
            <w:r w:rsidRPr="00E10B4B">
              <w:rPr>
                <w:rFonts w:ascii="Calibri" w:hAnsi="Calibri" w:cs="Calibri"/>
              </w:rPr>
              <w:fldChar w:fldCharType="begin">
                <w:fldData xml:space="preserve">PEVuZE5vdGU+PENpdGU+PEF1dGhvcj5HZW5nPC9BdXRob3I+PFllYXI+MjAxMDwvWWVhcj48UmVj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E4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</w:fldData>
              </w:fldChar>
            </w:r>
            <w:r w:rsidRPr="00E10B4B">
              <w:rPr>
                <w:rFonts w:ascii="Calibri" w:hAnsi="Calibri" w:cs="Calibri"/>
              </w:rPr>
              <w:instrText xml:space="preserve"> ADDIN EN.CITE.DATA </w:instrText>
            </w:r>
            <w:r w:rsidRPr="00E10B4B">
              <w:rPr>
                <w:rFonts w:ascii="Calibri" w:hAnsi="Calibri" w:cs="Calibri"/>
              </w:rPr>
            </w:r>
            <w:r w:rsidRPr="00E10B4B">
              <w:rPr>
                <w:rFonts w:ascii="Calibri" w:hAnsi="Calibri" w:cs="Calibri"/>
              </w:rPr>
              <w:fldChar w:fldCharType="end"/>
            </w:r>
            <w:r w:rsidRPr="00E10B4B">
              <w:rPr>
                <w:rFonts w:ascii="Calibri" w:hAnsi="Calibri" w:cs="Calibri"/>
              </w:rPr>
            </w:r>
            <w:r w:rsidRPr="00E10B4B">
              <w:rPr>
                <w:rFonts w:ascii="Calibri" w:hAnsi="Calibri" w:cs="Calibri"/>
              </w:rPr>
              <w:fldChar w:fldCharType="separate"/>
            </w:r>
            <w:r w:rsidRPr="00E10B4B">
              <w:rPr>
                <w:rFonts w:ascii="Calibri" w:hAnsi="Calibri" w:cs="Calibri"/>
                <w:noProof/>
                <w:vertAlign w:val="superscript"/>
              </w:rPr>
              <w:t>30,32</w:t>
            </w:r>
            <w:r w:rsidRPr="00E10B4B">
              <w:rPr>
                <w:rFonts w:ascii="Calibri" w:hAnsi="Calibri" w:cs="Calibri"/>
              </w:rPr>
              <w:fldChar w:fldCharType="end"/>
            </w:r>
          </w:p>
        </w:tc>
      </w:tr>
    </w:tbl>
    <w:p w14:paraId="053D46E0" w14:textId="77777777" w:rsidR="00C74CBA" w:rsidRPr="00E10B4B" w:rsidRDefault="00C74CBA" w:rsidP="00C74CBA">
      <w:pPr>
        <w:pStyle w:val="Body"/>
      </w:pPr>
    </w:p>
    <w:p w14:paraId="1AD4BFD1" w14:textId="14E4C289" w:rsidR="00C74CBA" w:rsidRPr="003A0B75" w:rsidRDefault="00C74CBA" w:rsidP="00C74CBA">
      <w:pPr>
        <w:pStyle w:val="Body"/>
        <w:rPr>
          <w:iCs/>
        </w:rPr>
      </w:pPr>
      <w:r w:rsidRPr="001E010D">
        <w:rPr>
          <w:lang w:val="en-GB"/>
        </w:rPr>
        <w:t>*selected as markers of activation of the Fanconi Anaemia pathway availability and reliability from previously published data</w:t>
      </w:r>
      <w:r w:rsidRPr="001E010D">
        <w:rPr>
          <w:lang w:val="en-GB"/>
        </w:rPr>
        <w:fldChar w:fldCharType="begin">
          <w:fldData xml:space="preserve">PEVuZE5vdGU+PENpdGU+PEF1dGhvcj5RaWFvPC9BdXRob3I+PFllYXI+MjAwNDwvWWVhcj48UmVj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YwMzUtNDU8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U3NzQtODI8L3BhZ2VzPjx2b2x1bWU+
Mjg5PC92b2x1bWU+PG51bWJlcj4zNzwvbnVtYmVyPjxkYXRlcz48eWVhcj4yMDE0PC95ZWFyPjxw
dWItZGF0ZXM+PGRhdGU+U2VwIDEyPC9kYXRlPjwvcHViLWRhdGVzPjwvZGF0ZXM+PGlzYm4+MTA4
My0zNTFYIChFbGVjdHJvbmljKSYjeEQ7MDAyMS05MjU4IChMaW5raW5nKTwvaXNibj48YWNjZXNz
aW9uLW51bT4yNTA3MDg5MTwvYWNjZXNzaW9uLW51bT48dXJscz48cmVsYXRlZC11cmxzPjx1cmw+
aHR0cDovL3d3dy5uY2JpLm5sbS5uaWguZ292L3B1Ym1lZC8yNTA3MDg5MTwvdXJsPjwvcmVsYXRl
ZC11cmxzPjwvdXJscz48Y3VzdG9tMj40MTYyMTc5PC9jdXN0b20yPjxlbGVjdHJvbmljLXJlc291
cmNlLW51bT4xMC4xMDc0L2piYy5NMTE0LjU1MjU3MDwvZWxlY3Ryb25pYy1yZXNvdXJjZS1udW0+
PC9yZWNvcmQ+PC9DaXRlPjwvRW5kTm90ZT4A
</w:fldData>
        </w:fldChar>
      </w:r>
      <w:r w:rsidR="00D947D3">
        <w:rPr>
          <w:lang w:val="en-GB"/>
        </w:rPr>
        <w:instrText xml:space="preserve"> ADDIN EN.CITE </w:instrText>
      </w:r>
      <w:r w:rsidR="00D947D3">
        <w:rPr>
          <w:lang w:val="en-GB"/>
        </w:rPr>
        <w:fldChar w:fldCharType="begin">
          <w:fldData xml:space="preserve">PEVuZE5vdGU+PENpdGU+PEF1dGhvcj5RaWFvPC9BdXRob3I+PFllYXI+MjAwNDwvWWVhcj48UmVj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YwMzUtNDU8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U3NzQtODI8L3BhZ2VzPjx2b2x1bWU+
Mjg5PC92b2x1bWU+PG51bWJlcj4zNzwvbnVtYmVyPjxkYXRlcz48eWVhcj4yMDE0PC95ZWFyPjxw
dWItZGF0ZXM+PGRhdGU+U2VwIDEyPC9kYXRlPjwvcHViLWRhdGVzPjwvZGF0ZXM+PGlzYm4+MTA4
My0zNTFYIChFbGVjdHJvbmljKSYjeEQ7MDAyMS05MjU4IChMaW5raW5nKTwvaXNibj48YWNjZXNz
aW9uLW51bT4yNTA3MDg5MTwvYWNjZXNzaW9uLW51bT48dXJscz48cmVsYXRlZC11cmxzPjx1cmw+
aHR0cDovL3d3dy5uY2JpLm5sbS5uaWguZ292L3B1Ym1lZC8yNTA3MDg5MTwvdXJsPjwvcmVsYXRl
ZC11cmxzPjwvdXJscz48Y3VzdG9tMj40MTYyMTc5PC9jdXN0b20yPjxlbGVjdHJvbmljLXJlc291
cmNlLW51bT4xMC4xMDc0L2piYy5NMTE0LjU1MjU3MDwvZWxlY3Ryb25pYy1yZXNvdXJjZS1udW0+
PC9yZWNvcmQ+PC9DaXRlPjwvRW5kTm90ZT4A
</w:fldData>
        </w:fldChar>
      </w:r>
      <w:r w:rsidR="00D947D3">
        <w:rPr>
          <w:lang w:val="en-GB"/>
        </w:rPr>
        <w:instrText xml:space="preserve"> ADDIN EN.CITE.DATA </w:instrText>
      </w:r>
      <w:r w:rsidR="00D947D3">
        <w:rPr>
          <w:lang w:val="en-GB"/>
        </w:rPr>
      </w:r>
      <w:r w:rsidR="00D947D3">
        <w:rPr>
          <w:lang w:val="en-GB"/>
        </w:rPr>
        <w:fldChar w:fldCharType="end"/>
      </w:r>
      <w:r w:rsidRPr="001E010D">
        <w:rPr>
          <w:lang w:val="en-GB"/>
        </w:rPr>
      </w:r>
      <w:r w:rsidRPr="001E010D">
        <w:rPr>
          <w:lang w:val="en-GB"/>
        </w:rPr>
        <w:fldChar w:fldCharType="separate"/>
      </w:r>
      <w:r w:rsidR="00D947D3" w:rsidRPr="00D947D3">
        <w:rPr>
          <w:noProof/>
          <w:vertAlign w:val="superscript"/>
          <w:lang w:val="en-GB"/>
        </w:rPr>
        <w:t>20,34</w:t>
      </w:r>
      <w:r w:rsidRPr="001E010D">
        <w:rPr>
          <w:lang w:val="en-GB"/>
        </w:rPr>
        <w:fldChar w:fldCharType="end"/>
      </w:r>
    </w:p>
    <w:p w14:paraId="16FEE955" w14:textId="4C4A3294" w:rsidR="00C74CBA" w:rsidRDefault="00C74CBA" w:rsidP="004313DA">
      <w:pPr>
        <w:pStyle w:val="Body"/>
        <w:spacing w:after="160" w:line="259" w:lineRule="auto"/>
      </w:pPr>
    </w:p>
    <w:p w14:paraId="5583234B" w14:textId="22EDD1AF" w:rsidR="00C74CBA" w:rsidRDefault="00C74CBA" w:rsidP="004313DA">
      <w:pPr>
        <w:pStyle w:val="Body"/>
        <w:spacing w:after="160" w:line="259" w:lineRule="auto"/>
      </w:pPr>
    </w:p>
    <w:p w14:paraId="1891ED76" w14:textId="0AAE5F7D" w:rsidR="00C74CBA" w:rsidRDefault="00C74CBA" w:rsidP="004313DA">
      <w:pPr>
        <w:pStyle w:val="Body"/>
        <w:spacing w:after="160" w:line="259" w:lineRule="auto"/>
      </w:pPr>
    </w:p>
    <w:p w14:paraId="5E91F2C9" w14:textId="201BE196" w:rsidR="00C74CBA" w:rsidRDefault="00C74CBA" w:rsidP="004313DA">
      <w:pPr>
        <w:pStyle w:val="Body"/>
        <w:spacing w:after="160" w:line="259" w:lineRule="auto"/>
      </w:pPr>
    </w:p>
    <w:p w14:paraId="68AA05CA" w14:textId="5DAD0F77" w:rsidR="00C74CBA" w:rsidRDefault="00C74CBA" w:rsidP="004313DA">
      <w:pPr>
        <w:pStyle w:val="Body"/>
        <w:spacing w:after="160" w:line="259" w:lineRule="auto"/>
      </w:pPr>
    </w:p>
    <w:p w14:paraId="53373673" w14:textId="77777777" w:rsidR="00C74CBA" w:rsidRDefault="00C74CBA" w:rsidP="004313DA">
      <w:pPr>
        <w:pStyle w:val="Body"/>
        <w:spacing w:after="160" w:line="259" w:lineRule="auto"/>
      </w:pPr>
    </w:p>
    <w:p w14:paraId="7ADC01E8" w14:textId="453131C3" w:rsidR="001F1F3C" w:rsidRDefault="00B41418" w:rsidP="004313DA">
      <w:pPr>
        <w:pStyle w:val="Body"/>
        <w:spacing w:after="160" w:line="259" w:lineRule="auto"/>
      </w:pPr>
      <w:r>
        <w:t>T</w:t>
      </w:r>
      <w:r w:rsidR="00857B7D">
        <w:t xml:space="preserve">able </w:t>
      </w:r>
      <w:r w:rsidR="00C74CBA">
        <w:t>3.</w:t>
      </w:r>
      <w:r w:rsidR="00857B7D">
        <w:tab/>
        <w:t>Demographic and clinic-pathologic features of patients (n = 40).</w:t>
      </w:r>
    </w:p>
    <w:p w14:paraId="6542121F" w14:textId="77777777" w:rsidR="001F1F3C" w:rsidRDefault="001F1F3C">
      <w:pPr>
        <w:pStyle w:val="Body"/>
      </w:pPr>
    </w:p>
    <w:tbl>
      <w:tblPr>
        <w:tblW w:w="901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81"/>
        <w:gridCol w:w="2249"/>
        <w:gridCol w:w="1784"/>
        <w:gridCol w:w="1623"/>
        <w:gridCol w:w="1779"/>
      </w:tblGrid>
      <w:tr w:rsidR="001F1F3C" w14:paraId="0117B382" w14:textId="77777777">
        <w:trPr>
          <w:trHeight w:val="860"/>
        </w:trPr>
        <w:tc>
          <w:tcPr>
            <w:tcW w:w="3830" w:type="dxa"/>
            <w:gridSpan w:val="2"/>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BE1E62" w14:textId="77777777" w:rsidR="001F1F3C" w:rsidRDefault="001F1F3C"/>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A05764" w14:textId="77777777" w:rsidR="001F1F3C" w:rsidRPr="00C74119" w:rsidRDefault="00857B7D">
            <w:pPr>
              <w:pStyle w:val="Body"/>
              <w:jc w:val="center"/>
            </w:pPr>
            <w:r w:rsidRPr="006F6175">
              <w:rPr>
                <w:rStyle w:val="None"/>
                <w:bCs/>
              </w:rPr>
              <w:t>Non-transforming (NT) (n =2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455D3D" w14:textId="77777777" w:rsidR="001F1F3C" w:rsidRPr="006F6175" w:rsidRDefault="00857B7D">
            <w:pPr>
              <w:pStyle w:val="Body"/>
              <w:jc w:val="center"/>
              <w:rPr>
                <w:bCs/>
              </w:rPr>
            </w:pPr>
            <w:r w:rsidRPr="006F6175">
              <w:rPr>
                <w:rStyle w:val="None"/>
                <w:bCs/>
              </w:rPr>
              <w:t>Transforming (T)</w:t>
            </w:r>
          </w:p>
          <w:p w14:paraId="2C16B2B2" w14:textId="77777777" w:rsidR="001F1F3C" w:rsidRPr="00C74119" w:rsidRDefault="00857B7D">
            <w:pPr>
              <w:pStyle w:val="Body"/>
              <w:jc w:val="center"/>
            </w:pPr>
            <w:r w:rsidRPr="006F6175">
              <w:rPr>
                <w:rStyle w:val="None"/>
                <w:bCs/>
              </w:rPr>
              <w:t>(n=17)</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DD21FB7" w14:textId="596E521F" w:rsidR="001F1F3C" w:rsidRPr="00C74119" w:rsidRDefault="00183274">
            <w:pPr>
              <w:pStyle w:val="Body"/>
              <w:jc w:val="center"/>
            </w:pPr>
            <w:r w:rsidRPr="006F6175">
              <w:rPr>
                <w:rStyle w:val="None"/>
                <w:bCs/>
              </w:rPr>
              <w:t>p</w:t>
            </w:r>
            <w:r w:rsidR="00857B7D" w:rsidRPr="006F6175">
              <w:rPr>
                <w:rStyle w:val="None"/>
                <w:bCs/>
              </w:rPr>
              <w:t xml:space="preserve"> value</w:t>
            </w:r>
          </w:p>
        </w:tc>
      </w:tr>
      <w:tr w:rsidR="001F1F3C" w14:paraId="118A747F" w14:textId="77777777">
        <w:trPr>
          <w:trHeight w:val="588"/>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054E37CE" w14:textId="77777777" w:rsidR="001F1F3C" w:rsidRDefault="00857B7D">
            <w:pPr>
              <w:pStyle w:val="Body"/>
            </w:pPr>
            <w:r>
              <w:rPr>
                <w:rStyle w:val="None"/>
              </w:rPr>
              <w:t>Age</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24BF8872" w14:textId="77777777" w:rsidR="001F1F3C" w:rsidRDefault="00857B7D">
            <w:pPr>
              <w:pStyle w:val="Body"/>
            </w:pPr>
            <w:r>
              <w:rPr>
                <w:rStyle w:val="None"/>
              </w:rPr>
              <w:t>Median (range)</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2E23BA3" w14:textId="77777777" w:rsidR="001F1F3C" w:rsidRDefault="00857B7D">
            <w:pPr>
              <w:pStyle w:val="Body"/>
              <w:jc w:val="center"/>
            </w:pPr>
            <w:r>
              <w:rPr>
                <w:rStyle w:val="None"/>
              </w:rPr>
              <w:t>55.9</w:t>
            </w:r>
          </w:p>
          <w:p w14:paraId="1C16BBF0" w14:textId="77777777" w:rsidR="001F1F3C" w:rsidRDefault="00857B7D">
            <w:pPr>
              <w:pStyle w:val="Body"/>
              <w:jc w:val="center"/>
            </w:pPr>
            <w:r>
              <w:rPr>
                <w:rStyle w:val="None"/>
              </w:rPr>
              <w:t>(27.9 – 78.4)</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F34AE92" w14:textId="77777777" w:rsidR="001F1F3C" w:rsidRDefault="00857B7D">
            <w:pPr>
              <w:pStyle w:val="Body"/>
              <w:jc w:val="center"/>
            </w:pPr>
            <w:r>
              <w:rPr>
                <w:rStyle w:val="None"/>
              </w:rPr>
              <w:t xml:space="preserve">57.5 </w:t>
            </w:r>
          </w:p>
          <w:p w14:paraId="1319DC5A" w14:textId="77777777" w:rsidR="001F1F3C" w:rsidRDefault="00857B7D">
            <w:pPr>
              <w:pStyle w:val="Body"/>
              <w:jc w:val="center"/>
            </w:pPr>
            <w:r>
              <w:rPr>
                <w:rStyle w:val="None"/>
              </w:rPr>
              <w:t>(37.5-85.2)</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2271CD8" w14:textId="77777777" w:rsidR="001F1F3C" w:rsidRDefault="00857B7D">
            <w:pPr>
              <w:pStyle w:val="Body"/>
              <w:jc w:val="center"/>
            </w:pPr>
            <w:r>
              <w:rPr>
                <w:rStyle w:val="None"/>
              </w:rPr>
              <w:t>0.56</w:t>
            </w:r>
          </w:p>
        </w:tc>
      </w:tr>
      <w:tr w:rsidR="001F1F3C" w14:paraId="4F3EC879" w14:textId="77777777">
        <w:trPr>
          <w:trHeight w:val="588"/>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07A3E071" w14:textId="77777777" w:rsidR="001F1F3C" w:rsidRDefault="00857B7D">
            <w:pPr>
              <w:pStyle w:val="Body"/>
            </w:pPr>
            <w:r>
              <w:rPr>
                <w:rStyle w:val="None"/>
              </w:rPr>
              <w:t xml:space="preserve">Gender </w:t>
            </w:r>
          </w:p>
          <w:p w14:paraId="34E5FA49"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75BF94F0" w14:textId="77777777" w:rsidR="001F1F3C" w:rsidRDefault="00857B7D">
            <w:pPr>
              <w:pStyle w:val="Body"/>
            </w:pPr>
            <w:r>
              <w:rPr>
                <w:rStyle w:val="None"/>
              </w:rPr>
              <w:t>Male</w:t>
            </w:r>
          </w:p>
          <w:p w14:paraId="51C1B3E5" w14:textId="77777777" w:rsidR="001F1F3C" w:rsidRDefault="00857B7D">
            <w:pPr>
              <w:pStyle w:val="Body"/>
            </w:pPr>
            <w:r>
              <w:rPr>
                <w:rStyle w:val="None"/>
              </w:rPr>
              <w:t>Female</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F1F4A03" w14:textId="77777777" w:rsidR="001F1F3C" w:rsidRDefault="00857B7D">
            <w:pPr>
              <w:pStyle w:val="Body"/>
              <w:jc w:val="center"/>
            </w:pPr>
            <w:r>
              <w:rPr>
                <w:rStyle w:val="None"/>
              </w:rPr>
              <w:t>13 (57)</w:t>
            </w:r>
          </w:p>
          <w:p w14:paraId="3E670532" w14:textId="77777777" w:rsidR="001F1F3C" w:rsidRDefault="00857B7D">
            <w:pPr>
              <w:pStyle w:val="Body"/>
              <w:jc w:val="center"/>
            </w:pPr>
            <w:r>
              <w:rPr>
                <w:rStyle w:val="None"/>
              </w:rPr>
              <w:t>10 (4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13F1A2C" w14:textId="77777777" w:rsidR="001F1F3C" w:rsidRDefault="00857B7D">
            <w:pPr>
              <w:pStyle w:val="Body"/>
              <w:jc w:val="center"/>
            </w:pPr>
            <w:r>
              <w:rPr>
                <w:rStyle w:val="None"/>
              </w:rPr>
              <w:t>6 (35)</w:t>
            </w:r>
          </w:p>
          <w:p w14:paraId="3CDBB6A4" w14:textId="77777777" w:rsidR="001F1F3C" w:rsidRDefault="00857B7D">
            <w:pPr>
              <w:pStyle w:val="Body"/>
              <w:jc w:val="center"/>
            </w:pPr>
            <w:r>
              <w:rPr>
                <w:rStyle w:val="None"/>
              </w:rPr>
              <w:t>11 (65)</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3FA954F" w14:textId="77777777" w:rsidR="001F1F3C" w:rsidRDefault="00857B7D">
            <w:pPr>
              <w:pStyle w:val="Body"/>
              <w:jc w:val="center"/>
            </w:pPr>
            <w:r>
              <w:rPr>
                <w:rStyle w:val="None"/>
              </w:rPr>
              <w:t>0.22</w:t>
            </w:r>
          </w:p>
        </w:tc>
      </w:tr>
      <w:tr w:rsidR="001F1F3C" w14:paraId="3E904A55" w14:textId="77777777">
        <w:trPr>
          <w:trHeight w:val="1140"/>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369D9C74" w14:textId="77777777" w:rsidR="001F1F3C" w:rsidRDefault="00857B7D">
            <w:pPr>
              <w:pStyle w:val="Body"/>
            </w:pPr>
            <w:r>
              <w:rPr>
                <w:rStyle w:val="None"/>
              </w:rPr>
              <w:t xml:space="preserve">Site </w:t>
            </w:r>
          </w:p>
          <w:p w14:paraId="5787E774"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13C73AC4" w14:textId="77777777" w:rsidR="001F1F3C" w:rsidRDefault="00857B7D">
            <w:pPr>
              <w:pStyle w:val="Body"/>
            </w:pPr>
            <w:r>
              <w:rPr>
                <w:rStyle w:val="None"/>
              </w:rPr>
              <w:t>Lateral tongue</w:t>
            </w:r>
          </w:p>
          <w:p w14:paraId="5D261AB6" w14:textId="77777777" w:rsidR="001F1F3C" w:rsidRDefault="00857B7D">
            <w:pPr>
              <w:pStyle w:val="Body"/>
            </w:pPr>
            <w:r>
              <w:rPr>
                <w:rStyle w:val="None"/>
              </w:rPr>
              <w:t>Floor mouth</w:t>
            </w:r>
          </w:p>
          <w:p w14:paraId="19DBAA16" w14:textId="77777777" w:rsidR="001F1F3C" w:rsidRDefault="00857B7D">
            <w:pPr>
              <w:pStyle w:val="Body"/>
            </w:pPr>
            <w:r>
              <w:rPr>
                <w:rStyle w:val="None"/>
              </w:rPr>
              <w:t>Buccal</w:t>
            </w:r>
          </w:p>
          <w:p w14:paraId="1B18CC09" w14:textId="77777777" w:rsidR="001F1F3C" w:rsidRDefault="00857B7D">
            <w:pPr>
              <w:pStyle w:val="Body"/>
            </w:pPr>
            <w:r>
              <w:rPr>
                <w:rStyle w:val="None"/>
              </w:rPr>
              <w:t>Alveolar mucosa</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1583808" w14:textId="77777777" w:rsidR="001F1F3C" w:rsidRDefault="00857B7D">
            <w:pPr>
              <w:pStyle w:val="Body"/>
              <w:jc w:val="center"/>
            </w:pPr>
            <w:r>
              <w:rPr>
                <w:rStyle w:val="None"/>
              </w:rPr>
              <w:t>4 (17)</w:t>
            </w:r>
          </w:p>
          <w:p w14:paraId="506A5EAD" w14:textId="77777777" w:rsidR="001F1F3C" w:rsidRDefault="00857B7D">
            <w:pPr>
              <w:pStyle w:val="Body"/>
              <w:jc w:val="center"/>
            </w:pPr>
            <w:r>
              <w:rPr>
                <w:rStyle w:val="None"/>
              </w:rPr>
              <w:t>11 (49)</w:t>
            </w:r>
          </w:p>
          <w:p w14:paraId="1BBEEF89" w14:textId="77777777" w:rsidR="001F1F3C" w:rsidRDefault="00857B7D">
            <w:pPr>
              <w:pStyle w:val="Body"/>
              <w:jc w:val="center"/>
            </w:pPr>
            <w:r>
              <w:rPr>
                <w:rStyle w:val="None"/>
              </w:rPr>
              <w:t>4 (17)</w:t>
            </w:r>
          </w:p>
          <w:p w14:paraId="06F828B3" w14:textId="77777777" w:rsidR="001F1F3C" w:rsidRDefault="00857B7D">
            <w:pPr>
              <w:pStyle w:val="Body"/>
              <w:jc w:val="center"/>
            </w:pPr>
            <w:r>
              <w:rPr>
                <w:rStyle w:val="None"/>
              </w:rPr>
              <w:t>4 (17)</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3E0AE7" w14:textId="77777777" w:rsidR="001F1F3C" w:rsidRDefault="00857B7D">
            <w:pPr>
              <w:pStyle w:val="Body"/>
              <w:jc w:val="center"/>
            </w:pPr>
            <w:r>
              <w:rPr>
                <w:rStyle w:val="None"/>
              </w:rPr>
              <w:t>10 (58)</w:t>
            </w:r>
          </w:p>
          <w:p w14:paraId="5C3542BE" w14:textId="77777777" w:rsidR="001F1F3C" w:rsidRDefault="00857B7D">
            <w:pPr>
              <w:pStyle w:val="Body"/>
              <w:jc w:val="center"/>
            </w:pPr>
            <w:r>
              <w:rPr>
                <w:rStyle w:val="None"/>
              </w:rPr>
              <w:t>3 (18)</w:t>
            </w:r>
          </w:p>
          <w:p w14:paraId="024E5290" w14:textId="77777777" w:rsidR="001F1F3C" w:rsidRDefault="00857B7D">
            <w:pPr>
              <w:pStyle w:val="Body"/>
              <w:jc w:val="center"/>
            </w:pPr>
            <w:r>
              <w:rPr>
                <w:rStyle w:val="None"/>
              </w:rPr>
              <w:t>4 (24)</w:t>
            </w:r>
          </w:p>
          <w:p w14:paraId="11C20222" w14:textId="77777777" w:rsidR="001F1F3C" w:rsidRDefault="00857B7D">
            <w:pPr>
              <w:pStyle w:val="Body"/>
              <w:jc w:val="center"/>
            </w:pPr>
            <w:r>
              <w:rPr>
                <w:rStyle w:val="None"/>
              </w:rPr>
              <w:t>-</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AD87F16" w14:textId="77777777" w:rsidR="001F1F3C" w:rsidRDefault="00857B7D">
            <w:pPr>
              <w:pStyle w:val="Body"/>
              <w:jc w:val="center"/>
            </w:pPr>
            <w:r>
              <w:rPr>
                <w:rStyle w:val="None"/>
              </w:rPr>
              <w:t>0.01</w:t>
            </w:r>
          </w:p>
        </w:tc>
      </w:tr>
      <w:tr w:rsidR="001F1F3C" w14:paraId="2446CD18" w14:textId="77777777">
        <w:trPr>
          <w:trHeight w:val="860"/>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40806277" w14:textId="77777777" w:rsidR="001F1F3C" w:rsidRDefault="00857B7D">
            <w:pPr>
              <w:pStyle w:val="Body"/>
            </w:pPr>
            <w:r>
              <w:rPr>
                <w:rStyle w:val="None"/>
              </w:rPr>
              <w:t xml:space="preserve">Appearance </w:t>
            </w:r>
          </w:p>
          <w:p w14:paraId="184E42EE"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0D6A53D2" w14:textId="77777777" w:rsidR="001F1F3C" w:rsidRDefault="00857B7D">
            <w:pPr>
              <w:pStyle w:val="Body"/>
            </w:pPr>
            <w:r>
              <w:rPr>
                <w:rStyle w:val="None"/>
              </w:rPr>
              <w:t>Homogenous white</w:t>
            </w:r>
          </w:p>
          <w:p w14:paraId="431E4AF9" w14:textId="77777777" w:rsidR="001F1F3C" w:rsidRDefault="00857B7D">
            <w:pPr>
              <w:pStyle w:val="Body"/>
            </w:pPr>
            <w:proofErr w:type="gramStart"/>
            <w:r>
              <w:rPr>
                <w:rStyle w:val="None"/>
              </w:rPr>
              <w:t>Red-white</w:t>
            </w:r>
            <w:proofErr w:type="gramEnd"/>
          </w:p>
          <w:p w14:paraId="7C2F0852" w14:textId="77777777" w:rsidR="001F1F3C" w:rsidRDefault="00857B7D">
            <w:pPr>
              <w:pStyle w:val="Body"/>
            </w:pPr>
            <w:r>
              <w:rPr>
                <w:rStyle w:val="None"/>
              </w:rPr>
              <w:t>Red</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5F3823" w14:textId="77777777" w:rsidR="001F1F3C" w:rsidRDefault="00857B7D">
            <w:pPr>
              <w:pStyle w:val="Body"/>
              <w:jc w:val="center"/>
            </w:pPr>
            <w:r>
              <w:rPr>
                <w:rStyle w:val="None"/>
              </w:rPr>
              <w:t>20 (87)</w:t>
            </w:r>
          </w:p>
          <w:p w14:paraId="66F9646A" w14:textId="77777777" w:rsidR="001F1F3C" w:rsidRDefault="00857B7D">
            <w:pPr>
              <w:pStyle w:val="Body"/>
              <w:jc w:val="center"/>
            </w:pPr>
            <w:r>
              <w:rPr>
                <w:rStyle w:val="None"/>
              </w:rPr>
              <w:t>2 (9)</w:t>
            </w:r>
          </w:p>
          <w:p w14:paraId="088E1E36" w14:textId="77777777" w:rsidR="001F1F3C" w:rsidRDefault="00857B7D">
            <w:pPr>
              <w:pStyle w:val="Body"/>
              <w:jc w:val="center"/>
            </w:pPr>
            <w:r>
              <w:rPr>
                <w:rStyle w:val="None"/>
              </w:rPr>
              <w:t>1 (4)</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29C014" w14:textId="77777777" w:rsidR="001F1F3C" w:rsidRDefault="00857B7D">
            <w:pPr>
              <w:pStyle w:val="Body"/>
              <w:jc w:val="center"/>
            </w:pPr>
            <w:r>
              <w:rPr>
                <w:rStyle w:val="None"/>
              </w:rPr>
              <w:t>7 (41)</w:t>
            </w:r>
          </w:p>
          <w:p w14:paraId="0FBA9D87" w14:textId="77777777" w:rsidR="001F1F3C" w:rsidRDefault="00857B7D">
            <w:pPr>
              <w:pStyle w:val="Body"/>
              <w:jc w:val="center"/>
            </w:pPr>
            <w:r>
              <w:rPr>
                <w:rStyle w:val="None"/>
              </w:rPr>
              <w:t>10 (59)</w:t>
            </w:r>
          </w:p>
          <w:p w14:paraId="053A0ADB" w14:textId="77777777" w:rsidR="001F1F3C" w:rsidRDefault="00857B7D">
            <w:pPr>
              <w:pStyle w:val="Body"/>
              <w:jc w:val="center"/>
            </w:pPr>
            <w:r>
              <w:rPr>
                <w:rStyle w:val="None"/>
              </w:rPr>
              <w:t>-</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BF19A0" w14:textId="77777777" w:rsidR="001F1F3C" w:rsidRDefault="00857B7D">
            <w:pPr>
              <w:pStyle w:val="Body"/>
              <w:jc w:val="center"/>
            </w:pPr>
            <w:r>
              <w:rPr>
                <w:rStyle w:val="None"/>
              </w:rPr>
              <w:t>0.001</w:t>
            </w:r>
          </w:p>
        </w:tc>
      </w:tr>
      <w:tr w:rsidR="001F1F3C" w14:paraId="79E5F6DB" w14:textId="77777777">
        <w:trPr>
          <w:trHeight w:val="588"/>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4B36CD83" w14:textId="77777777" w:rsidR="001F1F3C" w:rsidRDefault="00857B7D">
            <w:pPr>
              <w:pStyle w:val="Body"/>
            </w:pPr>
            <w:r>
              <w:rPr>
                <w:rStyle w:val="None"/>
              </w:rPr>
              <w:t xml:space="preserve">Lesion size  </w:t>
            </w:r>
          </w:p>
          <w:p w14:paraId="1076F27C"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3E4134FF" w14:textId="77777777" w:rsidR="001F1F3C" w:rsidRDefault="00857B7D">
            <w:pPr>
              <w:pStyle w:val="Body"/>
            </w:pPr>
            <w:r>
              <w:rPr>
                <w:rStyle w:val="None"/>
              </w:rPr>
              <w:t>&lt; 200mm</w:t>
            </w:r>
            <w:r>
              <w:rPr>
                <w:rStyle w:val="None"/>
                <w:vertAlign w:val="superscript"/>
              </w:rPr>
              <w:t>2</w:t>
            </w:r>
          </w:p>
          <w:p w14:paraId="669AEC15" w14:textId="77777777" w:rsidR="001F1F3C" w:rsidRDefault="00857B7D">
            <w:pPr>
              <w:pStyle w:val="Body"/>
            </w:pPr>
            <w:r>
              <w:rPr>
                <w:rStyle w:val="None"/>
                <w:u w:val="single"/>
              </w:rPr>
              <w:t xml:space="preserve">&gt; </w:t>
            </w:r>
            <w:r>
              <w:rPr>
                <w:rStyle w:val="None"/>
              </w:rPr>
              <w:t>200mm</w:t>
            </w:r>
            <w:r>
              <w:rPr>
                <w:rStyle w:val="None"/>
                <w:vertAlign w:val="superscript"/>
              </w:rPr>
              <w:t>2</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05FCC7A" w14:textId="77777777" w:rsidR="001F1F3C" w:rsidRDefault="00857B7D">
            <w:pPr>
              <w:pStyle w:val="Body"/>
              <w:jc w:val="center"/>
            </w:pPr>
            <w:r>
              <w:rPr>
                <w:rStyle w:val="None"/>
              </w:rPr>
              <w:t>5 (22)</w:t>
            </w:r>
          </w:p>
          <w:p w14:paraId="56343EE8" w14:textId="77777777" w:rsidR="001F1F3C" w:rsidRDefault="00857B7D">
            <w:pPr>
              <w:pStyle w:val="Body"/>
              <w:jc w:val="center"/>
            </w:pPr>
            <w:r>
              <w:rPr>
                <w:rStyle w:val="None"/>
              </w:rPr>
              <w:t>18 (7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D5E3B46" w14:textId="77777777" w:rsidR="001F1F3C" w:rsidRDefault="00857B7D">
            <w:pPr>
              <w:pStyle w:val="Body"/>
              <w:jc w:val="center"/>
            </w:pPr>
            <w:r>
              <w:rPr>
                <w:rStyle w:val="None"/>
              </w:rPr>
              <w:t>3 (18)</w:t>
            </w:r>
          </w:p>
          <w:p w14:paraId="1314C2FA" w14:textId="77777777" w:rsidR="001F1F3C" w:rsidRDefault="00857B7D">
            <w:pPr>
              <w:pStyle w:val="Body"/>
              <w:jc w:val="center"/>
            </w:pPr>
            <w:r>
              <w:rPr>
                <w:rStyle w:val="None"/>
              </w:rPr>
              <w:t>14 (82)</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E889C6E" w14:textId="77777777" w:rsidR="001F1F3C" w:rsidRDefault="00857B7D">
            <w:pPr>
              <w:pStyle w:val="Body"/>
              <w:jc w:val="center"/>
            </w:pPr>
            <w:r>
              <w:rPr>
                <w:rStyle w:val="None"/>
              </w:rPr>
              <w:t>1</w:t>
            </w:r>
          </w:p>
        </w:tc>
      </w:tr>
      <w:tr w:rsidR="001F1F3C" w14:paraId="6E3C41F4" w14:textId="77777777">
        <w:trPr>
          <w:trHeight w:val="860"/>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063C3A08" w14:textId="77777777" w:rsidR="001F1F3C" w:rsidRDefault="00857B7D">
            <w:pPr>
              <w:pStyle w:val="Body"/>
            </w:pPr>
            <w:r>
              <w:rPr>
                <w:rStyle w:val="None"/>
              </w:rPr>
              <w:t xml:space="preserve">Smoking </w:t>
            </w:r>
          </w:p>
          <w:p w14:paraId="4F8AEBCB"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1F84AF01" w14:textId="77777777" w:rsidR="001F1F3C" w:rsidRDefault="00857B7D">
            <w:pPr>
              <w:pStyle w:val="Body"/>
            </w:pPr>
            <w:r>
              <w:rPr>
                <w:rStyle w:val="None"/>
              </w:rPr>
              <w:t xml:space="preserve">Never </w:t>
            </w:r>
          </w:p>
          <w:p w14:paraId="403A6E30" w14:textId="77777777" w:rsidR="001F1F3C" w:rsidRDefault="00857B7D">
            <w:pPr>
              <w:pStyle w:val="Body"/>
            </w:pPr>
            <w:r>
              <w:rPr>
                <w:rStyle w:val="None"/>
              </w:rPr>
              <w:t>5-20 pack years</w:t>
            </w:r>
          </w:p>
          <w:p w14:paraId="1CA20374" w14:textId="77777777" w:rsidR="001F1F3C" w:rsidRDefault="00857B7D">
            <w:pPr>
              <w:pStyle w:val="Body"/>
            </w:pPr>
            <w:r>
              <w:rPr>
                <w:rStyle w:val="None"/>
              </w:rPr>
              <w:t>&gt;20 pack years</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E6B2EB8" w14:textId="77777777" w:rsidR="001F1F3C" w:rsidRDefault="00857B7D">
            <w:pPr>
              <w:pStyle w:val="Body"/>
              <w:jc w:val="center"/>
            </w:pPr>
            <w:r>
              <w:rPr>
                <w:rStyle w:val="None"/>
              </w:rPr>
              <w:t>5 (22)</w:t>
            </w:r>
          </w:p>
          <w:p w14:paraId="40EBF773" w14:textId="77777777" w:rsidR="001F1F3C" w:rsidRDefault="00857B7D">
            <w:pPr>
              <w:pStyle w:val="Body"/>
              <w:jc w:val="center"/>
            </w:pPr>
            <w:r>
              <w:rPr>
                <w:rStyle w:val="None"/>
              </w:rPr>
              <w:t>7 (30)</w:t>
            </w:r>
          </w:p>
          <w:p w14:paraId="3780CFDE" w14:textId="77777777" w:rsidR="001F1F3C" w:rsidRDefault="00857B7D">
            <w:pPr>
              <w:pStyle w:val="Body"/>
              <w:jc w:val="center"/>
            </w:pPr>
            <w:r>
              <w:rPr>
                <w:rStyle w:val="None"/>
              </w:rPr>
              <w:t>11 (48)</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3B3505D" w14:textId="77777777" w:rsidR="001F1F3C" w:rsidRDefault="00857B7D">
            <w:pPr>
              <w:pStyle w:val="Body"/>
              <w:jc w:val="center"/>
            </w:pPr>
            <w:r>
              <w:rPr>
                <w:rStyle w:val="None"/>
              </w:rPr>
              <w:t>7 (41)</w:t>
            </w:r>
          </w:p>
          <w:p w14:paraId="711EDC05" w14:textId="77777777" w:rsidR="001F1F3C" w:rsidRDefault="00857B7D">
            <w:pPr>
              <w:pStyle w:val="Body"/>
              <w:jc w:val="center"/>
            </w:pPr>
            <w:r>
              <w:rPr>
                <w:rStyle w:val="None"/>
              </w:rPr>
              <w:t>8 (47)</w:t>
            </w:r>
          </w:p>
          <w:p w14:paraId="47EB9CA9" w14:textId="77777777" w:rsidR="001F1F3C" w:rsidRDefault="00857B7D">
            <w:pPr>
              <w:pStyle w:val="Body"/>
              <w:jc w:val="center"/>
            </w:pPr>
            <w:r>
              <w:rPr>
                <w:rStyle w:val="None"/>
              </w:rPr>
              <w:t>2 (12)</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4E5C827" w14:textId="77777777" w:rsidR="001F1F3C" w:rsidRDefault="00857B7D">
            <w:pPr>
              <w:pStyle w:val="Body"/>
              <w:jc w:val="center"/>
            </w:pPr>
            <w:r>
              <w:rPr>
                <w:rStyle w:val="None"/>
              </w:rPr>
              <w:t>0.05</w:t>
            </w:r>
          </w:p>
        </w:tc>
      </w:tr>
      <w:tr w:rsidR="001F1F3C" w14:paraId="3A4020B9" w14:textId="77777777">
        <w:trPr>
          <w:trHeight w:val="588"/>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18BB19EA" w14:textId="77777777" w:rsidR="001F1F3C" w:rsidRDefault="00857B7D">
            <w:pPr>
              <w:pStyle w:val="Body"/>
            </w:pPr>
            <w:r>
              <w:rPr>
                <w:rStyle w:val="None"/>
              </w:rPr>
              <w:t xml:space="preserve">Alcohol </w:t>
            </w:r>
          </w:p>
          <w:p w14:paraId="5CDDEB9D"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48A4DC6C" w14:textId="77777777" w:rsidR="001F1F3C" w:rsidRDefault="00857B7D">
            <w:pPr>
              <w:pStyle w:val="Body"/>
            </w:pPr>
            <w:r>
              <w:rPr>
                <w:rStyle w:val="None"/>
              </w:rPr>
              <w:t>Teetotal</w:t>
            </w:r>
          </w:p>
          <w:p w14:paraId="77A8F4C5" w14:textId="77777777" w:rsidR="001F1F3C" w:rsidRDefault="00857B7D">
            <w:pPr>
              <w:pStyle w:val="Body"/>
            </w:pPr>
            <w:r>
              <w:rPr>
                <w:rStyle w:val="None"/>
              </w:rPr>
              <w:t>Current drinker</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7C32C18" w14:textId="77777777" w:rsidR="001F1F3C" w:rsidRDefault="00857B7D">
            <w:pPr>
              <w:pStyle w:val="Body"/>
              <w:jc w:val="center"/>
            </w:pPr>
            <w:r>
              <w:rPr>
                <w:rStyle w:val="None"/>
              </w:rPr>
              <w:t>6 (26)</w:t>
            </w:r>
          </w:p>
          <w:p w14:paraId="057F5862" w14:textId="77777777" w:rsidR="001F1F3C" w:rsidRDefault="00857B7D">
            <w:pPr>
              <w:pStyle w:val="Body"/>
              <w:jc w:val="center"/>
            </w:pPr>
            <w:r>
              <w:rPr>
                <w:rStyle w:val="None"/>
              </w:rPr>
              <w:t>17 (74)</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16E5BE8" w14:textId="77777777" w:rsidR="001F1F3C" w:rsidRDefault="00857B7D">
            <w:pPr>
              <w:pStyle w:val="Body"/>
              <w:jc w:val="center"/>
            </w:pPr>
            <w:r>
              <w:rPr>
                <w:rStyle w:val="None"/>
              </w:rPr>
              <w:t>5 (29)</w:t>
            </w:r>
          </w:p>
          <w:p w14:paraId="01C87E85" w14:textId="77777777" w:rsidR="001F1F3C" w:rsidRDefault="00857B7D">
            <w:pPr>
              <w:pStyle w:val="Body"/>
              <w:jc w:val="center"/>
            </w:pPr>
            <w:r>
              <w:rPr>
                <w:rStyle w:val="None"/>
              </w:rPr>
              <w:t>12 (71)</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3AA6061" w14:textId="77777777" w:rsidR="001F1F3C" w:rsidRDefault="00857B7D">
            <w:pPr>
              <w:pStyle w:val="Body"/>
              <w:jc w:val="center"/>
            </w:pPr>
            <w:r>
              <w:rPr>
                <w:rStyle w:val="None"/>
              </w:rPr>
              <w:t>1</w:t>
            </w:r>
          </w:p>
        </w:tc>
      </w:tr>
      <w:tr w:rsidR="001F1F3C" w14:paraId="721707EA" w14:textId="77777777">
        <w:trPr>
          <w:trHeight w:val="860"/>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49341C3D" w14:textId="77777777" w:rsidR="001F1F3C" w:rsidRDefault="00857B7D">
            <w:pPr>
              <w:pStyle w:val="Body"/>
            </w:pPr>
            <w:r>
              <w:rPr>
                <w:rStyle w:val="None"/>
              </w:rPr>
              <w:t>Grade of dysplasia*</w:t>
            </w:r>
          </w:p>
          <w:p w14:paraId="6F2C3862" w14:textId="77777777" w:rsidR="001F1F3C" w:rsidRDefault="00857B7D">
            <w:pPr>
              <w:pStyle w:val="Body"/>
            </w:pPr>
            <w:r>
              <w:rPr>
                <w:rStyle w:val="None"/>
              </w:rPr>
              <w:t>n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0E7BFAD8" w14:textId="77777777" w:rsidR="001F1F3C" w:rsidRDefault="00857B7D">
            <w:pPr>
              <w:pStyle w:val="Body"/>
            </w:pPr>
            <w:r>
              <w:rPr>
                <w:rStyle w:val="None"/>
              </w:rPr>
              <w:t>Mild/moderate</w:t>
            </w:r>
          </w:p>
          <w:p w14:paraId="4552F208" w14:textId="77777777" w:rsidR="001F1F3C" w:rsidRDefault="00857B7D">
            <w:pPr>
              <w:pStyle w:val="Body"/>
            </w:pPr>
            <w:r>
              <w:rPr>
                <w:rStyle w:val="None"/>
              </w:rPr>
              <w:t>Severe</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A1BF446" w14:textId="77777777" w:rsidR="001F1F3C" w:rsidRDefault="00857B7D">
            <w:pPr>
              <w:pStyle w:val="Body"/>
              <w:jc w:val="center"/>
            </w:pPr>
            <w:r>
              <w:rPr>
                <w:rStyle w:val="None"/>
              </w:rPr>
              <w:t>20 (87)</w:t>
            </w:r>
          </w:p>
          <w:p w14:paraId="3D76F354" w14:textId="77777777" w:rsidR="001F1F3C" w:rsidRDefault="00857B7D">
            <w:pPr>
              <w:pStyle w:val="Body"/>
              <w:jc w:val="center"/>
            </w:pPr>
            <w:r>
              <w:rPr>
                <w:rStyle w:val="None"/>
              </w:rPr>
              <w:t>3 (13)</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61A573" w14:textId="77777777" w:rsidR="001F1F3C" w:rsidRDefault="00857B7D">
            <w:pPr>
              <w:pStyle w:val="Body"/>
              <w:jc w:val="center"/>
            </w:pPr>
            <w:r>
              <w:rPr>
                <w:rStyle w:val="None"/>
              </w:rPr>
              <w:t>12 (71)</w:t>
            </w:r>
          </w:p>
          <w:p w14:paraId="1814EEA4" w14:textId="77777777" w:rsidR="001F1F3C" w:rsidRDefault="00857B7D">
            <w:pPr>
              <w:pStyle w:val="Body"/>
              <w:jc w:val="center"/>
            </w:pPr>
            <w:r>
              <w:rPr>
                <w:rStyle w:val="None"/>
              </w:rPr>
              <w:t>5 (29)</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613D674" w14:textId="77777777" w:rsidR="001F1F3C" w:rsidRDefault="00857B7D">
            <w:pPr>
              <w:pStyle w:val="Body"/>
              <w:jc w:val="center"/>
            </w:pPr>
            <w:r>
              <w:rPr>
                <w:rStyle w:val="None"/>
              </w:rPr>
              <w:t>0.19</w:t>
            </w:r>
          </w:p>
        </w:tc>
      </w:tr>
      <w:tr w:rsidR="001F1F3C" w14:paraId="11004F8A" w14:textId="77777777">
        <w:trPr>
          <w:trHeight w:val="588"/>
        </w:trPr>
        <w:tc>
          <w:tcPr>
            <w:tcW w:w="1581" w:type="dxa"/>
            <w:tcBorders>
              <w:top w:val="single" w:sz="8" w:space="0" w:color="000000"/>
              <w:left w:val="single" w:sz="8" w:space="0" w:color="000000"/>
              <w:bottom w:val="single" w:sz="8" w:space="0" w:color="000000"/>
              <w:right w:val="single" w:sz="4" w:space="0" w:color="000000"/>
            </w:tcBorders>
            <w:shd w:val="clear" w:color="auto" w:fill="auto"/>
            <w:tcMar>
              <w:top w:w="80" w:type="dxa"/>
              <w:left w:w="80" w:type="dxa"/>
              <w:bottom w:w="80" w:type="dxa"/>
              <w:right w:w="80" w:type="dxa"/>
            </w:tcMar>
          </w:tcPr>
          <w:p w14:paraId="78978BDF" w14:textId="77777777" w:rsidR="001F1F3C" w:rsidRDefault="00857B7D">
            <w:pPr>
              <w:pStyle w:val="Body"/>
            </w:pPr>
            <w:r>
              <w:rPr>
                <w:rStyle w:val="None"/>
              </w:rPr>
              <w:lastRenderedPageBreak/>
              <w:t xml:space="preserve">Definitive treatment </w:t>
            </w:r>
          </w:p>
        </w:tc>
        <w:tc>
          <w:tcPr>
            <w:tcW w:w="2249" w:type="dxa"/>
            <w:tcBorders>
              <w:top w:val="single" w:sz="8" w:space="0" w:color="000000"/>
              <w:left w:val="single" w:sz="4" w:space="0" w:color="000000"/>
              <w:bottom w:val="single" w:sz="8" w:space="0" w:color="000000"/>
              <w:right w:val="single" w:sz="8" w:space="0" w:color="000000"/>
            </w:tcBorders>
            <w:shd w:val="clear" w:color="auto" w:fill="auto"/>
            <w:tcMar>
              <w:top w:w="80" w:type="dxa"/>
              <w:left w:w="80" w:type="dxa"/>
              <w:bottom w:w="80" w:type="dxa"/>
              <w:right w:w="80" w:type="dxa"/>
            </w:tcMar>
          </w:tcPr>
          <w:p w14:paraId="68DDF18E" w14:textId="77777777" w:rsidR="001F1F3C" w:rsidRDefault="00857B7D">
            <w:pPr>
              <w:pStyle w:val="Body"/>
            </w:pPr>
            <w:r>
              <w:rPr>
                <w:rStyle w:val="None"/>
              </w:rPr>
              <w:t>Surveillance</w:t>
            </w:r>
          </w:p>
          <w:p w14:paraId="2588C50E" w14:textId="77777777" w:rsidR="001F1F3C" w:rsidRDefault="00857B7D">
            <w:pPr>
              <w:pStyle w:val="Body"/>
            </w:pPr>
            <w:r>
              <w:rPr>
                <w:rStyle w:val="None"/>
              </w:rPr>
              <w:t>Excision</w:t>
            </w:r>
          </w:p>
        </w:tc>
        <w:tc>
          <w:tcPr>
            <w:tcW w:w="17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AFC7637" w14:textId="77777777" w:rsidR="001F1F3C" w:rsidRDefault="00857B7D">
            <w:pPr>
              <w:pStyle w:val="Body"/>
              <w:jc w:val="center"/>
            </w:pPr>
            <w:r>
              <w:rPr>
                <w:rStyle w:val="None"/>
              </w:rPr>
              <w:t>17 (74)</w:t>
            </w:r>
          </w:p>
          <w:p w14:paraId="124FE470" w14:textId="77777777" w:rsidR="001F1F3C" w:rsidRDefault="00857B7D">
            <w:pPr>
              <w:pStyle w:val="Body"/>
              <w:jc w:val="center"/>
            </w:pPr>
            <w:r>
              <w:rPr>
                <w:rStyle w:val="None"/>
              </w:rPr>
              <w:t>6 (26)</w:t>
            </w:r>
          </w:p>
        </w:tc>
        <w:tc>
          <w:tcPr>
            <w:tcW w:w="1623"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DFB68F8" w14:textId="77777777" w:rsidR="001F1F3C" w:rsidRDefault="00857B7D">
            <w:pPr>
              <w:pStyle w:val="Body"/>
              <w:jc w:val="center"/>
            </w:pPr>
            <w:r>
              <w:rPr>
                <w:rStyle w:val="None"/>
              </w:rPr>
              <w:t>0</w:t>
            </w:r>
          </w:p>
          <w:p w14:paraId="50F6A21F" w14:textId="77777777" w:rsidR="001F1F3C" w:rsidRDefault="00857B7D">
            <w:pPr>
              <w:pStyle w:val="Body"/>
              <w:jc w:val="center"/>
            </w:pPr>
            <w:r>
              <w:rPr>
                <w:rStyle w:val="None"/>
              </w:rPr>
              <w:t>17 (100)</w:t>
            </w:r>
          </w:p>
        </w:tc>
        <w:tc>
          <w:tcPr>
            <w:tcW w:w="177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0B669AA" w14:textId="77777777" w:rsidR="001F1F3C" w:rsidRDefault="00857B7D">
            <w:pPr>
              <w:pStyle w:val="Body"/>
              <w:jc w:val="center"/>
            </w:pPr>
            <w:r>
              <w:rPr>
                <w:rStyle w:val="None"/>
              </w:rPr>
              <w:t>0.0001</w:t>
            </w:r>
          </w:p>
        </w:tc>
      </w:tr>
    </w:tbl>
    <w:p w14:paraId="70A885EB" w14:textId="77777777" w:rsidR="001F1F3C" w:rsidRDefault="001F1F3C">
      <w:pPr>
        <w:pStyle w:val="Body"/>
      </w:pPr>
    </w:p>
    <w:p w14:paraId="0C266F7A" w14:textId="77777777" w:rsidR="001F1F3C" w:rsidRDefault="00857B7D">
      <w:pPr>
        <w:pStyle w:val="Body"/>
      </w:pPr>
      <w:r>
        <w:t>* at initial diagnostic biopsy</w:t>
      </w:r>
    </w:p>
    <w:p w14:paraId="398F4C66" w14:textId="77777777" w:rsidR="001F1F3C" w:rsidRDefault="001F1F3C">
      <w:pPr>
        <w:pStyle w:val="Body"/>
      </w:pPr>
    </w:p>
    <w:p w14:paraId="4972BDEB" w14:textId="77777777" w:rsidR="001F1F3C" w:rsidRDefault="001F1F3C">
      <w:pPr>
        <w:pStyle w:val="Body"/>
      </w:pPr>
    </w:p>
    <w:p w14:paraId="51ECCA8B" w14:textId="77777777" w:rsidR="001F1F3C" w:rsidRDefault="001F1F3C">
      <w:pPr>
        <w:pStyle w:val="Caption"/>
      </w:pPr>
    </w:p>
    <w:p w14:paraId="04231F1A" w14:textId="77777777" w:rsidR="001F1F3C" w:rsidRDefault="001F1F3C">
      <w:pPr>
        <w:pStyle w:val="Caption"/>
      </w:pPr>
    </w:p>
    <w:p w14:paraId="526CCB70" w14:textId="77777777" w:rsidR="001F1F3C" w:rsidRDefault="001F1F3C">
      <w:pPr>
        <w:pStyle w:val="Caption"/>
      </w:pPr>
    </w:p>
    <w:p w14:paraId="32C55ADC" w14:textId="77777777" w:rsidR="001F1F3C" w:rsidRDefault="001F1F3C">
      <w:pPr>
        <w:pStyle w:val="Caption"/>
      </w:pPr>
    </w:p>
    <w:p w14:paraId="7521F9AD" w14:textId="77777777" w:rsidR="003A0B75" w:rsidRDefault="003A0B75">
      <w:pPr>
        <w:pStyle w:val="Caption"/>
      </w:pPr>
    </w:p>
    <w:p w14:paraId="7C0CFA99" w14:textId="694D05E2" w:rsidR="001F1F3C" w:rsidRDefault="00857B7D">
      <w:pPr>
        <w:pStyle w:val="Caption"/>
      </w:pPr>
      <w:r>
        <w:t xml:space="preserve">Table </w:t>
      </w:r>
      <w:r w:rsidR="00C74CBA">
        <w:t>4</w:t>
      </w:r>
      <w:r>
        <w:t>.</w:t>
      </w:r>
      <w:r>
        <w:tab/>
        <w:t xml:space="preserve">FANCD2 immunohistochemistry scores in first diagnostic biopsy of </w:t>
      </w:r>
      <w:r w:rsidR="00E7732C">
        <w:t>OED-</w:t>
      </w:r>
      <w:r>
        <w:t>NT and OED</w:t>
      </w:r>
      <w:r w:rsidR="00E7732C">
        <w:t>-T</w:t>
      </w:r>
      <w:r>
        <w:t>, together with paired OSCC for the transforming group.</w:t>
      </w:r>
    </w:p>
    <w:tbl>
      <w:tblPr>
        <w:tblW w:w="902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24"/>
        <w:gridCol w:w="2672"/>
        <w:gridCol w:w="1480"/>
        <w:gridCol w:w="1429"/>
        <w:gridCol w:w="1616"/>
      </w:tblGrid>
      <w:tr w:rsidR="001F1F3C" w14:paraId="6389DA92" w14:textId="77777777">
        <w:trPr>
          <w:trHeight w:val="290"/>
        </w:trPr>
        <w:tc>
          <w:tcPr>
            <w:tcW w:w="1824" w:type="dxa"/>
            <w:tcBorders>
              <w:top w:val="nil"/>
              <w:left w:val="nil"/>
              <w:bottom w:val="single" w:sz="4" w:space="0" w:color="000000"/>
              <w:right w:val="nil"/>
            </w:tcBorders>
            <w:shd w:val="clear" w:color="auto" w:fill="auto"/>
            <w:tcMar>
              <w:top w:w="80" w:type="dxa"/>
              <w:left w:w="80" w:type="dxa"/>
              <w:bottom w:w="80" w:type="dxa"/>
              <w:right w:w="80" w:type="dxa"/>
            </w:tcMar>
          </w:tcPr>
          <w:p w14:paraId="18F6B932" w14:textId="77777777" w:rsidR="001F1F3C" w:rsidRDefault="001F1F3C"/>
        </w:tc>
        <w:tc>
          <w:tcPr>
            <w:tcW w:w="2672"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tcPr>
          <w:p w14:paraId="4C2B5F26" w14:textId="77777777" w:rsidR="001F1F3C" w:rsidRDefault="001F1F3C"/>
        </w:tc>
        <w:tc>
          <w:tcPr>
            <w:tcW w:w="4525" w:type="dxa"/>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E002F" w14:textId="77777777" w:rsidR="001F1F3C" w:rsidRDefault="00857B7D">
            <w:pPr>
              <w:pStyle w:val="Body"/>
              <w:jc w:val="center"/>
            </w:pPr>
            <w:r>
              <w:rPr>
                <w:rStyle w:val="None"/>
              </w:rPr>
              <w:t>Biopsy</w:t>
            </w:r>
          </w:p>
        </w:tc>
      </w:tr>
      <w:tr w:rsidR="001F1F3C" w14:paraId="5DF3F1DE" w14:textId="77777777">
        <w:trPr>
          <w:trHeight w:val="850"/>
        </w:trPr>
        <w:tc>
          <w:tcPr>
            <w:tcW w:w="18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930887" w14:textId="77777777" w:rsidR="001F1F3C" w:rsidRDefault="001F1F3C">
            <w:pPr>
              <w:pStyle w:val="Body"/>
              <w:rPr>
                <w:rStyle w:val="None"/>
              </w:rPr>
            </w:pPr>
          </w:p>
          <w:p w14:paraId="35BAF5B1" w14:textId="77777777" w:rsidR="001F1F3C" w:rsidRDefault="00857B7D">
            <w:pPr>
              <w:pStyle w:val="Body"/>
            </w:pPr>
            <w:r>
              <w:rPr>
                <w:rStyle w:val="None"/>
              </w:rPr>
              <w:t>Site of staining</w:t>
            </w:r>
          </w:p>
        </w:tc>
        <w:tc>
          <w:tcPr>
            <w:tcW w:w="267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704830" w14:textId="77777777" w:rsidR="001F1F3C" w:rsidRDefault="001F1F3C">
            <w:pPr>
              <w:pStyle w:val="Body"/>
              <w:rPr>
                <w:rStyle w:val="None"/>
              </w:rPr>
            </w:pPr>
          </w:p>
          <w:p w14:paraId="4E8E3ED1" w14:textId="77777777" w:rsidR="001F1F3C" w:rsidRDefault="00857B7D">
            <w:pPr>
              <w:pStyle w:val="Body"/>
            </w:pPr>
            <w:r>
              <w:rPr>
                <w:rStyle w:val="None"/>
              </w:rPr>
              <w:t>Pattern of staining</w:t>
            </w:r>
          </w:p>
        </w:tc>
        <w:tc>
          <w:tcPr>
            <w:tcW w:w="14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0CA88C" w14:textId="77777777" w:rsidR="001F1F3C" w:rsidRDefault="00857B7D">
            <w:pPr>
              <w:pStyle w:val="Body"/>
              <w:jc w:val="center"/>
            </w:pPr>
            <w:r>
              <w:rPr>
                <w:rStyle w:val="None"/>
              </w:rPr>
              <w:t>NT - first diagnostic</w:t>
            </w:r>
          </w:p>
          <w:p w14:paraId="7AAAEDC7" w14:textId="77777777" w:rsidR="001F1F3C" w:rsidRDefault="00857B7D">
            <w:pPr>
              <w:pStyle w:val="Body"/>
              <w:jc w:val="center"/>
            </w:pPr>
            <w:r>
              <w:rPr>
                <w:rStyle w:val="None"/>
              </w:rPr>
              <w:t>n (%)</w:t>
            </w:r>
          </w:p>
        </w:tc>
        <w:tc>
          <w:tcPr>
            <w:tcW w:w="14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70F337" w14:textId="77777777" w:rsidR="001F1F3C" w:rsidRDefault="00857B7D">
            <w:pPr>
              <w:pStyle w:val="Body"/>
              <w:jc w:val="center"/>
            </w:pPr>
            <w:r>
              <w:rPr>
                <w:rStyle w:val="None"/>
              </w:rPr>
              <w:t>T – first diagnostic</w:t>
            </w:r>
          </w:p>
          <w:p w14:paraId="2A2F4BA4" w14:textId="77777777" w:rsidR="001F1F3C" w:rsidRDefault="00857B7D">
            <w:pPr>
              <w:pStyle w:val="Body"/>
              <w:jc w:val="center"/>
            </w:pPr>
            <w:r>
              <w:rPr>
                <w:rStyle w:val="None"/>
              </w:rPr>
              <w:t>n (%)</w:t>
            </w:r>
          </w:p>
        </w:tc>
        <w:tc>
          <w:tcPr>
            <w:tcW w:w="16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59111" w14:textId="77777777" w:rsidR="001F1F3C" w:rsidRDefault="00857B7D">
            <w:pPr>
              <w:pStyle w:val="Body"/>
              <w:jc w:val="center"/>
            </w:pPr>
            <w:r>
              <w:rPr>
                <w:rStyle w:val="None"/>
              </w:rPr>
              <w:t>T – OSCC diagnostic</w:t>
            </w:r>
          </w:p>
          <w:p w14:paraId="004B25C0" w14:textId="5C177FFB" w:rsidR="001F1F3C" w:rsidRDefault="00857B7D">
            <w:pPr>
              <w:pStyle w:val="Body"/>
              <w:jc w:val="center"/>
            </w:pPr>
            <w:r>
              <w:rPr>
                <w:rStyle w:val="None"/>
              </w:rPr>
              <w:t>n (%)</w:t>
            </w:r>
          </w:p>
        </w:tc>
      </w:tr>
      <w:tr w:rsidR="001F1F3C" w14:paraId="77003AED" w14:textId="77777777">
        <w:trPr>
          <w:trHeight w:val="285"/>
        </w:trPr>
        <w:tc>
          <w:tcPr>
            <w:tcW w:w="1824"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7292B78D" w14:textId="77777777" w:rsidR="001F1F3C" w:rsidRDefault="00857B7D">
            <w:pPr>
              <w:pStyle w:val="Body"/>
            </w:pPr>
            <w:r>
              <w:rPr>
                <w:rStyle w:val="None"/>
              </w:rPr>
              <w:t>Nuclear</w:t>
            </w:r>
          </w:p>
        </w:tc>
        <w:tc>
          <w:tcPr>
            <w:tcW w:w="2672"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019885A7" w14:textId="77777777" w:rsidR="001F1F3C" w:rsidRDefault="00857B7D">
            <w:pPr>
              <w:pStyle w:val="Body"/>
            </w:pPr>
            <w:r>
              <w:rPr>
                <w:rStyle w:val="None"/>
              </w:rPr>
              <w:t>Distribution</w:t>
            </w:r>
          </w:p>
        </w:tc>
        <w:tc>
          <w:tcPr>
            <w:tcW w:w="1480"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534BFAA9" w14:textId="77777777" w:rsidR="001F1F3C" w:rsidRDefault="001F1F3C"/>
        </w:tc>
        <w:tc>
          <w:tcPr>
            <w:tcW w:w="1429"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24DBF891" w14:textId="77777777" w:rsidR="001F1F3C" w:rsidRDefault="001F1F3C"/>
        </w:tc>
        <w:tc>
          <w:tcPr>
            <w:tcW w:w="1616"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25DBA972" w14:textId="77777777" w:rsidR="001F1F3C" w:rsidRDefault="001F1F3C"/>
        </w:tc>
      </w:tr>
      <w:tr w:rsidR="001F1F3C" w14:paraId="1FAF5E64"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EE17EFF"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BD1E1DE" w14:textId="77777777" w:rsidR="001F1F3C" w:rsidRDefault="00857B7D">
            <w:pPr>
              <w:pStyle w:val="Body"/>
              <w:jc w:val="right"/>
            </w:pPr>
            <w:r>
              <w:rPr>
                <w:rStyle w:val="None"/>
              </w:rPr>
              <w:t>Absent/Focal</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DD2C457" w14:textId="77777777" w:rsidR="001F1F3C" w:rsidRDefault="00857B7D">
            <w:pPr>
              <w:pStyle w:val="Body"/>
              <w:jc w:val="center"/>
            </w:pPr>
            <w:r>
              <w:rPr>
                <w:rStyle w:val="None"/>
              </w:rPr>
              <w:t>6 (26)</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9C2E40B" w14:textId="77777777" w:rsidR="001F1F3C" w:rsidRDefault="00857B7D">
            <w:pPr>
              <w:pStyle w:val="Body"/>
              <w:jc w:val="center"/>
            </w:pPr>
            <w:r>
              <w:rPr>
                <w:rStyle w:val="None"/>
              </w:rPr>
              <w:t>4 (24)</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4B35ACD" w14:textId="77777777" w:rsidR="001F1F3C" w:rsidRDefault="00857B7D">
            <w:pPr>
              <w:pStyle w:val="Body"/>
              <w:jc w:val="center"/>
            </w:pPr>
            <w:r>
              <w:rPr>
                <w:rStyle w:val="None"/>
              </w:rPr>
              <w:t>9 (60)</w:t>
            </w:r>
          </w:p>
        </w:tc>
      </w:tr>
      <w:tr w:rsidR="001F1F3C" w14:paraId="019D2CB8"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5C4D5CE"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B4B1183" w14:textId="77777777" w:rsidR="001F1F3C" w:rsidRDefault="00857B7D">
            <w:pPr>
              <w:pStyle w:val="Body"/>
              <w:spacing w:after="120"/>
              <w:jc w:val="right"/>
            </w:pPr>
            <w:r>
              <w:rPr>
                <w:rStyle w:val="None"/>
              </w:rPr>
              <w:t>Multifocal/Widespread</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9EB819D" w14:textId="77777777" w:rsidR="001F1F3C" w:rsidRDefault="00857B7D">
            <w:pPr>
              <w:pStyle w:val="Body"/>
              <w:jc w:val="center"/>
            </w:pPr>
            <w:r>
              <w:rPr>
                <w:rStyle w:val="None"/>
              </w:rPr>
              <w:t>17 (74)</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AD858A0" w14:textId="77777777" w:rsidR="001F1F3C" w:rsidRDefault="00857B7D">
            <w:pPr>
              <w:pStyle w:val="Body"/>
              <w:jc w:val="center"/>
            </w:pPr>
            <w:r>
              <w:rPr>
                <w:rStyle w:val="None"/>
              </w:rPr>
              <w:t>13 (76)</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8CCBDE1" w14:textId="77777777" w:rsidR="001F1F3C" w:rsidRDefault="00857B7D">
            <w:pPr>
              <w:pStyle w:val="Body"/>
              <w:jc w:val="center"/>
            </w:pPr>
            <w:r>
              <w:rPr>
                <w:rStyle w:val="None"/>
              </w:rPr>
              <w:t>6 (40)</w:t>
            </w:r>
          </w:p>
        </w:tc>
      </w:tr>
      <w:tr w:rsidR="001F1F3C" w14:paraId="599CDCDF"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5C9495E"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1610494F" w14:textId="0317D5EE" w:rsidR="001F1F3C" w:rsidRDefault="00857B7D">
            <w:pPr>
              <w:pStyle w:val="Body"/>
            </w:pPr>
            <w:r>
              <w:rPr>
                <w:rStyle w:val="None"/>
              </w:rPr>
              <w:t>Intensity*</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9D9167B" w14:textId="77777777" w:rsidR="001F1F3C" w:rsidRDefault="001F1F3C"/>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840186C" w14:textId="77777777" w:rsidR="001F1F3C" w:rsidRDefault="001F1F3C"/>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DF5CBEA" w14:textId="77777777" w:rsidR="001F1F3C" w:rsidRDefault="001F1F3C"/>
        </w:tc>
      </w:tr>
      <w:tr w:rsidR="001F1F3C" w14:paraId="50AE77D8"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1D2436E"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A71CCCC" w14:textId="77777777" w:rsidR="001F1F3C" w:rsidRDefault="00857B7D">
            <w:pPr>
              <w:pStyle w:val="Body"/>
              <w:jc w:val="right"/>
            </w:pPr>
            <w:r>
              <w:rPr>
                <w:rStyle w:val="None"/>
              </w:rPr>
              <w:t>Absent/Weak</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ACA6F12" w14:textId="77777777" w:rsidR="001F1F3C" w:rsidRDefault="00857B7D">
            <w:pPr>
              <w:pStyle w:val="Body"/>
              <w:jc w:val="center"/>
            </w:pPr>
            <w:r>
              <w:rPr>
                <w:rStyle w:val="None"/>
              </w:rPr>
              <w:t>13 (57)</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313F1E2" w14:textId="77777777" w:rsidR="001F1F3C" w:rsidRDefault="00857B7D">
            <w:pPr>
              <w:pStyle w:val="Body"/>
              <w:jc w:val="center"/>
            </w:pPr>
            <w:r>
              <w:rPr>
                <w:rStyle w:val="None"/>
              </w:rPr>
              <w:t>16 (94)</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F335E1D" w14:textId="77777777" w:rsidR="001F1F3C" w:rsidRDefault="00857B7D">
            <w:pPr>
              <w:pStyle w:val="Body"/>
              <w:jc w:val="center"/>
            </w:pPr>
            <w:r>
              <w:rPr>
                <w:rStyle w:val="None"/>
              </w:rPr>
              <w:t>14 (93)</w:t>
            </w:r>
          </w:p>
        </w:tc>
      </w:tr>
      <w:tr w:rsidR="001F1F3C" w14:paraId="0C92EA7F" w14:textId="77777777">
        <w:trPr>
          <w:trHeight w:val="285"/>
        </w:trPr>
        <w:tc>
          <w:tcPr>
            <w:tcW w:w="1824"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38763B" w14:textId="77777777" w:rsidR="001F1F3C" w:rsidRDefault="001F1F3C"/>
        </w:tc>
        <w:tc>
          <w:tcPr>
            <w:tcW w:w="2672"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1C8A54" w14:textId="77777777" w:rsidR="001F1F3C" w:rsidRDefault="00857B7D">
            <w:pPr>
              <w:pStyle w:val="Body"/>
              <w:jc w:val="right"/>
            </w:pPr>
            <w:r>
              <w:rPr>
                <w:rStyle w:val="None"/>
              </w:rPr>
              <w:t>Moderate/Strong</w:t>
            </w:r>
          </w:p>
        </w:tc>
        <w:tc>
          <w:tcPr>
            <w:tcW w:w="1480"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F38AA3" w14:textId="77777777" w:rsidR="001F1F3C" w:rsidRDefault="00857B7D">
            <w:pPr>
              <w:pStyle w:val="Body"/>
              <w:jc w:val="center"/>
            </w:pPr>
            <w:r>
              <w:rPr>
                <w:rStyle w:val="None"/>
              </w:rPr>
              <w:t>10 (43)</w:t>
            </w:r>
          </w:p>
        </w:tc>
        <w:tc>
          <w:tcPr>
            <w:tcW w:w="1429"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1A6C0D" w14:textId="77777777" w:rsidR="001F1F3C" w:rsidRDefault="00857B7D">
            <w:pPr>
              <w:pStyle w:val="Body"/>
              <w:jc w:val="center"/>
            </w:pPr>
            <w:r>
              <w:rPr>
                <w:rStyle w:val="None"/>
              </w:rPr>
              <w:t>1 (6)</w:t>
            </w:r>
          </w:p>
        </w:tc>
        <w:tc>
          <w:tcPr>
            <w:tcW w:w="1616"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00A96" w14:textId="77777777" w:rsidR="001F1F3C" w:rsidRDefault="00857B7D">
            <w:pPr>
              <w:pStyle w:val="Body"/>
              <w:jc w:val="center"/>
            </w:pPr>
            <w:r>
              <w:rPr>
                <w:rStyle w:val="None"/>
              </w:rPr>
              <w:t>1 (7)</w:t>
            </w:r>
          </w:p>
        </w:tc>
      </w:tr>
      <w:tr w:rsidR="001F1F3C" w14:paraId="10F8DE59" w14:textId="77777777">
        <w:trPr>
          <w:trHeight w:val="285"/>
        </w:trPr>
        <w:tc>
          <w:tcPr>
            <w:tcW w:w="1824"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7B3AC0FB" w14:textId="77777777" w:rsidR="001F1F3C" w:rsidRDefault="00857B7D">
            <w:pPr>
              <w:pStyle w:val="Body"/>
            </w:pPr>
            <w:r>
              <w:rPr>
                <w:rStyle w:val="None"/>
              </w:rPr>
              <w:t xml:space="preserve">Cytoplasmic </w:t>
            </w:r>
          </w:p>
        </w:tc>
        <w:tc>
          <w:tcPr>
            <w:tcW w:w="2672"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180A5BE4" w14:textId="77777777" w:rsidR="001F1F3C" w:rsidRDefault="00857B7D">
            <w:pPr>
              <w:pStyle w:val="Body"/>
            </w:pPr>
            <w:r>
              <w:rPr>
                <w:rStyle w:val="None"/>
              </w:rPr>
              <w:t>Distribution</w:t>
            </w:r>
          </w:p>
        </w:tc>
        <w:tc>
          <w:tcPr>
            <w:tcW w:w="1480"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6073F34C" w14:textId="77777777" w:rsidR="001F1F3C" w:rsidRDefault="001F1F3C"/>
        </w:tc>
        <w:tc>
          <w:tcPr>
            <w:tcW w:w="1429"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5B4990A9" w14:textId="77777777" w:rsidR="001F1F3C" w:rsidRDefault="001F1F3C"/>
        </w:tc>
        <w:tc>
          <w:tcPr>
            <w:tcW w:w="1616" w:type="dxa"/>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tcPr>
          <w:p w14:paraId="303F8C5F" w14:textId="77777777" w:rsidR="001F1F3C" w:rsidRDefault="001F1F3C"/>
        </w:tc>
      </w:tr>
      <w:tr w:rsidR="001F1F3C" w14:paraId="5B2969CB"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676BAE6"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3ECD6BC" w14:textId="77777777" w:rsidR="001F1F3C" w:rsidRDefault="00857B7D">
            <w:pPr>
              <w:pStyle w:val="Body"/>
              <w:jc w:val="right"/>
            </w:pPr>
            <w:r>
              <w:rPr>
                <w:rStyle w:val="None"/>
              </w:rPr>
              <w:t>Absent/Focal</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FF6A138" w14:textId="77777777" w:rsidR="001F1F3C" w:rsidRDefault="00857B7D">
            <w:pPr>
              <w:pStyle w:val="Body"/>
              <w:jc w:val="center"/>
            </w:pPr>
            <w:r>
              <w:rPr>
                <w:rStyle w:val="None"/>
              </w:rPr>
              <w:t>1 (4)</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393C0A8" w14:textId="77777777" w:rsidR="001F1F3C" w:rsidRDefault="00857B7D">
            <w:pPr>
              <w:pStyle w:val="Body"/>
              <w:jc w:val="center"/>
            </w:pPr>
            <w:r>
              <w:rPr>
                <w:rStyle w:val="None"/>
              </w:rPr>
              <w:t>1 (6)</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652A24D" w14:textId="77777777" w:rsidR="001F1F3C" w:rsidRDefault="00857B7D">
            <w:pPr>
              <w:pStyle w:val="Body"/>
              <w:jc w:val="center"/>
            </w:pPr>
            <w:r>
              <w:rPr>
                <w:rStyle w:val="None"/>
              </w:rPr>
              <w:t>4 (27)</w:t>
            </w:r>
          </w:p>
        </w:tc>
      </w:tr>
      <w:tr w:rsidR="001F1F3C" w14:paraId="3B84320A"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ECC7A78"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58332BF" w14:textId="77777777" w:rsidR="001F1F3C" w:rsidRDefault="00857B7D">
            <w:pPr>
              <w:pStyle w:val="Body"/>
              <w:spacing w:after="120"/>
              <w:jc w:val="right"/>
            </w:pPr>
            <w:r>
              <w:rPr>
                <w:rStyle w:val="None"/>
              </w:rPr>
              <w:t>Multifocal/Widespread</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53EAB77" w14:textId="77777777" w:rsidR="001F1F3C" w:rsidRDefault="00857B7D">
            <w:pPr>
              <w:pStyle w:val="Body"/>
              <w:jc w:val="center"/>
            </w:pPr>
            <w:r>
              <w:rPr>
                <w:rStyle w:val="None"/>
              </w:rPr>
              <w:t>22 (96)</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0044EB85" w14:textId="77777777" w:rsidR="001F1F3C" w:rsidRDefault="00857B7D">
            <w:pPr>
              <w:pStyle w:val="Body"/>
              <w:jc w:val="center"/>
            </w:pPr>
            <w:r>
              <w:rPr>
                <w:rStyle w:val="None"/>
              </w:rPr>
              <w:t>16 (94)</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F0C0762" w14:textId="77777777" w:rsidR="001F1F3C" w:rsidRDefault="00857B7D">
            <w:pPr>
              <w:pStyle w:val="Body"/>
              <w:jc w:val="center"/>
            </w:pPr>
            <w:r>
              <w:rPr>
                <w:rStyle w:val="None"/>
              </w:rPr>
              <w:t>11 (73)</w:t>
            </w:r>
          </w:p>
        </w:tc>
      </w:tr>
      <w:tr w:rsidR="001F1F3C" w14:paraId="2CC08268"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59808006"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1BC5094" w14:textId="4476AFE0" w:rsidR="001F1F3C" w:rsidRDefault="00857B7D">
            <w:pPr>
              <w:pStyle w:val="Body"/>
            </w:pPr>
            <w:r>
              <w:rPr>
                <w:rStyle w:val="None"/>
              </w:rPr>
              <w:t>Intensity**</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06C14E9" w14:textId="77777777" w:rsidR="001F1F3C" w:rsidRDefault="001F1F3C"/>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D6AEBA2" w14:textId="77777777" w:rsidR="001F1F3C" w:rsidRDefault="001F1F3C"/>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39DEA083" w14:textId="77777777" w:rsidR="001F1F3C" w:rsidRDefault="001F1F3C"/>
        </w:tc>
      </w:tr>
      <w:tr w:rsidR="001F1F3C" w14:paraId="5F4B32AD" w14:textId="77777777">
        <w:trPr>
          <w:trHeight w:val="280"/>
        </w:trPr>
        <w:tc>
          <w:tcPr>
            <w:tcW w:w="1824"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05787D3" w14:textId="77777777" w:rsidR="001F1F3C" w:rsidRDefault="001F1F3C"/>
        </w:tc>
        <w:tc>
          <w:tcPr>
            <w:tcW w:w="2672"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6902A4C2" w14:textId="77777777" w:rsidR="001F1F3C" w:rsidRDefault="00857B7D">
            <w:pPr>
              <w:pStyle w:val="Body"/>
              <w:jc w:val="right"/>
            </w:pPr>
            <w:r>
              <w:rPr>
                <w:rStyle w:val="None"/>
              </w:rPr>
              <w:t>Absent/Weak</w:t>
            </w:r>
          </w:p>
        </w:tc>
        <w:tc>
          <w:tcPr>
            <w:tcW w:w="1480"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2577911A" w14:textId="77777777" w:rsidR="001F1F3C" w:rsidRDefault="00857B7D">
            <w:pPr>
              <w:pStyle w:val="Body"/>
              <w:jc w:val="center"/>
            </w:pPr>
            <w:r>
              <w:rPr>
                <w:rStyle w:val="None"/>
              </w:rPr>
              <w:t>5 (22)</w:t>
            </w:r>
          </w:p>
        </w:tc>
        <w:tc>
          <w:tcPr>
            <w:tcW w:w="1429"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77065820" w14:textId="77777777" w:rsidR="001F1F3C" w:rsidRDefault="00857B7D">
            <w:pPr>
              <w:pStyle w:val="Body"/>
              <w:jc w:val="center"/>
            </w:pPr>
            <w:r>
              <w:rPr>
                <w:rStyle w:val="None"/>
              </w:rPr>
              <w:t>8 (47)</w:t>
            </w:r>
          </w:p>
        </w:tc>
        <w:tc>
          <w:tcPr>
            <w:tcW w:w="1616" w:type="dxa"/>
            <w:tcBorders>
              <w:top w:val="nil"/>
              <w:left w:val="single" w:sz="4" w:space="0" w:color="000000"/>
              <w:bottom w:val="nil"/>
              <w:right w:val="single" w:sz="4" w:space="0" w:color="000000"/>
            </w:tcBorders>
            <w:shd w:val="clear" w:color="auto" w:fill="auto"/>
            <w:tcMar>
              <w:top w:w="80" w:type="dxa"/>
              <w:left w:w="80" w:type="dxa"/>
              <w:bottom w:w="80" w:type="dxa"/>
              <w:right w:w="80" w:type="dxa"/>
            </w:tcMar>
          </w:tcPr>
          <w:p w14:paraId="496FC0FB" w14:textId="77777777" w:rsidR="001F1F3C" w:rsidRDefault="00857B7D">
            <w:pPr>
              <w:pStyle w:val="Body"/>
              <w:jc w:val="center"/>
            </w:pPr>
            <w:r>
              <w:rPr>
                <w:rStyle w:val="None"/>
              </w:rPr>
              <w:t>10 (67)</w:t>
            </w:r>
          </w:p>
        </w:tc>
      </w:tr>
      <w:tr w:rsidR="001F1F3C" w14:paraId="124ABEE0" w14:textId="77777777">
        <w:trPr>
          <w:trHeight w:val="285"/>
        </w:trPr>
        <w:tc>
          <w:tcPr>
            <w:tcW w:w="1824"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3FA5A" w14:textId="77777777" w:rsidR="001F1F3C" w:rsidRDefault="001F1F3C"/>
        </w:tc>
        <w:tc>
          <w:tcPr>
            <w:tcW w:w="2672"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0830ED" w14:textId="77777777" w:rsidR="001F1F3C" w:rsidRDefault="00857B7D">
            <w:pPr>
              <w:pStyle w:val="Body"/>
              <w:jc w:val="right"/>
            </w:pPr>
            <w:r>
              <w:rPr>
                <w:rStyle w:val="None"/>
              </w:rPr>
              <w:t>Moderate/Strong</w:t>
            </w:r>
          </w:p>
        </w:tc>
        <w:tc>
          <w:tcPr>
            <w:tcW w:w="1480"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49D2F5" w14:textId="77777777" w:rsidR="001F1F3C" w:rsidRDefault="00857B7D">
            <w:pPr>
              <w:pStyle w:val="Body"/>
              <w:jc w:val="center"/>
            </w:pPr>
            <w:r>
              <w:rPr>
                <w:rStyle w:val="None"/>
              </w:rPr>
              <w:t>18 (78)</w:t>
            </w:r>
          </w:p>
        </w:tc>
        <w:tc>
          <w:tcPr>
            <w:tcW w:w="1429"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2ED932" w14:textId="77777777" w:rsidR="001F1F3C" w:rsidRDefault="00857B7D">
            <w:pPr>
              <w:pStyle w:val="Body"/>
              <w:jc w:val="center"/>
            </w:pPr>
            <w:r>
              <w:rPr>
                <w:rStyle w:val="None"/>
              </w:rPr>
              <w:t>9 (53)</w:t>
            </w:r>
          </w:p>
        </w:tc>
        <w:tc>
          <w:tcPr>
            <w:tcW w:w="1616" w:type="dxa"/>
            <w:tcBorders>
              <w:top w:val="nil"/>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4F24FC" w14:textId="77777777" w:rsidR="001F1F3C" w:rsidRDefault="00857B7D">
            <w:pPr>
              <w:pStyle w:val="Body"/>
              <w:jc w:val="center"/>
            </w:pPr>
            <w:r>
              <w:rPr>
                <w:rStyle w:val="None"/>
              </w:rPr>
              <w:t>5 (33)</w:t>
            </w:r>
          </w:p>
        </w:tc>
      </w:tr>
    </w:tbl>
    <w:p w14:paraId="58895D5B" w14:textId="77777777" w:rsidR="001F1F3C" w:rsidRDefault="001F1F3C">
      <w:pPr>
        <w:pStyle w:val="Caption"/>
        <w:widowControl w:val="0"/>
      </w:pPr>
    </w:p>
    <w:p w14:paraId="36796F08" w14:textId="5CB71250" w:rsidR="001F1F3C" w:rsidRDefault="00857B7D">
      <w:pPr>
        <w:pStyle w:val="Body"/>
        <w:ind w:left="1440" w:hanging="1440"/>
      </w:pPr>
      <w:r>
        <w:t>*</w:t>
      </w:r>
      <w:r w:rsidR="003A0B75">
        <w:t xml:space="preserve"> </w:t>
      </w:r>
      <w:r>
        <w:t xml:space="preserve">NT v T (first diagnostic biopsy) </w:t>
      </w:r>
      <w:r w:rsidR="00183274">
        <w:t xml:space="preserve">p </w:t>
      </w:r>
      <w:r>
        <w:t>&lt;</w:t>
      </w:r>
      <w:r w:rsidR="00183274">
        <w:t xml:space="preserve"> </w:t>
      </w:r>
      <w:r>
        <w:t>0.008 (Mann-Whitney Test)</w:t>
      </w:r>
    </w:p>
    <w:p w14:paraId="6BA563F0" w14:textId="35CF6D7F" w:rsidR="001F1F3C" w:rsidRDefault="00857B7D">
      <w:pPr>
        <w:pStyle w:val="Body"/>
        <w:ind w:left="1440" w:hanging="1440"/>
      </w:pPr>
      <w:r>
        <w:t>**</w:t>
      </w:r>
      <w:r w:rsidR="001E010D">
        <w:t xml:space="preserve"> </w:t>
      </w:r>
      <w:r>
        <w:t xml:space="preserve">NT v T (first diagnostic biopsy) </w:t>
      </w:r>
      <w:r w:rsidR="00183274">
        <w:t xml:space="preserve">p </w:t>
      </w:r>
      <w:r>
        <w:t>=</w:t>
      </w:r>
      <w:r w:rsidR="00183274">
        <w:t xml:space="preserve"> </w:t>
      </w:r>
      <w:r>
        <w:t>0.089 (Mann-Whitney Test)</w:t>
      </w:r>
    </w:p>
    <w:p w14:paraId="42F7ECD1" w14:textId="77777777" w:rsidR="001F1F3C" w:rsidRDefault="001F1F3C">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pPr>
    </w:p>
    <w:p w14:paraId="3C44E6DE" w14:textId="77777777" w:rsidR="001F1F3C" w:rsidRDefault="001F1F3C">
      <w:pPr>
        <w:pStyle w:val="Caption"/>
      </w:pPr>
    </w:p>
    <w:p w14:paraId="3A599D6D" w14:textId="77777777" w:rsidR="001F1F3C" w:rsidRDefault="001F1F3C">
      <w:pPr>
        <w:pStyle w:val="Caption"/>
      </w:pPr>
    </w:p>
    <w:p w14:paraId="1AF94314" w14:textId="77777777" w:rsidR="001F1F3C" w:rsidRDefault="001F1F3C">
      <w:pPr>
        <w:pStyle w:val="Caption"/>
      </w:pPr>
    </w:p>
    <w:p w14:paraId="678F1FFE" w14:textId="77777777" w:rsidR="001F1F3C" w:rsidRDefault="001F1F3C">
      <w:pPr>
        <w:pStyle w:val="Caption"/>
      </w:pPr>
    </w:p>
    <w:p w14:paraId="78CB4948" w14:textId="77777777" w:rsidR="001F1F3C" w:rsidRDefault="00857B7D">
      <w:pPr>
        <w:pStyle w:val="Body"/>
        <w:spacing w:after="160" w:line="259" w:lineRule="auto"/>
      </w:pPr>
      <w:r>
        <w:br w:type="page"/>
      </w:r>
    </w:p>
    <w:p w14:paraId="29C75295" w14:textId="34B8DAF5" w:rsidR="001F1F3C" w:rsidRDefault="00B41418">
      <w:pPr>
        <w:pStyle w:val="Caption"/>
      </w:pPr>
      <w:r>
        <w:lastRenderedPageBreak/>
        <w:t xml:space="preserve">Table </w:t>
      </w:r>
      <w:r w:rsidR="00C74CBA">
        <w:t>5</w:t>
      </w:r>
      <w:r>
        <w:t>.</w:t>
      </w:r>
      <w:r>
        <w:tab/>
      </w:r>
      <w:r w:rsidR="00857B7D">
        <w:t>FANCD2-Histology OED Risk Scores in stable OED (NT), OED which underwent malignant transformation (T) and oral squamous cell carcinoma which had arisen from OED.</w:t>
      </w:r>
    </w:p>
    <w:p w14:paraId="5EB7E8AE" w14:textId="77777777" w:rsidR="001F1F3C" w:rsidRDefault="001F1F3C">
      <w:pPr>
        <w:pStyle w:val="Caption"/>
      </w:pPr>
    </w:p>
    <w:tbl>
      <w:tblPr>
        <w:tblW w:w="9019" w:type="dxa"/>
        <w:tblInd w:w="2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306"/>
        <w:gridCol w:w="858"/>
        <w:gridCol w:w="985"/>
        <w:gridCol w:w="1491"/>
        <w:gridCol w:w="1076"/>
        <w:gridCol w:w="1156"/>
        <w:gridCol w:w="1147"/>
      </w:tblGrid>
      <w:tr w:rsidR="001F1F3C" w14:paraId="61F3B338" w14:textId="77777777" w:rsidTr="006F6175">
        <w:trPr>
          <w:trHeight w:val="113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665126" w14:textId="77777777" w:rsidR="001F1F3C" w:rsidRDefault="00857B7D">
            <w:pPr>
              <w:pStyle w:val="Body"/>
              <w:tabs>
                <w:tab w:val="left" w:pos="3420"/>
                <w:tab w:val="left" w:pos="4275"/>
              </w:tabs>
              <w:jc w:val="center"/>
            </w:pPr>
            <w:r>
              <w:rPr>
                <w:rStyle w:val="None"/>
              </w:rPr>
              <w:t xml:space="preserve">FANC D2–OED Risk Score </w:t>
            </w:r>
          </w:p>
        </w:tc>
        <w:tc>
          <w:tcPr>
            <w:tcW w:w="184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43F4E7" w14:textId="77777777" w:rsidR="001F1F3C" w:rsidRDefault="00857B7D">
            <w:pPr>
              <w:pStyle w:val="Body"/>
              <w:tabs>
                <w:tab w:val="left" w:pos="3420"/>
                <w:tab w:val="left" w:pos="4275"/>
              </w:tabs>
              <w:jc w:val="center"/>
            </w:pPr>
            <w:r>
              <w:rPr>
                <w:rStyle w:val="None"/>
              </w:rPr>
              <w:t>OED-NT</w:t>
            </w:r>
          </w:p>
          <w:p w14:paraId="4A16EA14" w14:textId="77777777" w:rsidR="001F1F3C" w:rsidRDefault="00857B7D">
            <w:pPr>
              <w:pStyle w:val="Body"/>
              <w:tabs>
                <w:tab w:val="left" w:pos="3420"/>
                <w:tab w:val="left" w:pos="4275"/>
              </w:tabs>
              <w:jc w:val="center"/>
            </w:pPr>
            <w:r>
              <w:rPr>
                <w:rStyle w:val="None"/>
              </w:rPr>
              <w:t>n = 23</w:t>
            </w:r>
          </w:p>
        </w:tc>
        <w:tc>
          <w:tcPr>
            <w:tcW w:w="256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1EE8E4" w14:textId="77777777" w:rsidR="001F1F3C" w:rsidRDefault="00857B7D">
            <w:pPr>
              <w:pStyle w:val="Body"/>
              <w:tabs>
                <w:tab w:val="left" w:pos="3420"/>
                <w:tab w:val="left" w:pos="4275"/>
              </w:tabs>
              <w:jc w:val="center"/>
            </w:pPr>
            <w:r>
              <w:rPr>
                <w:rStyle w:val="None"/>
              </w:rPr>
              <w:t>OED-T</w:t>
            </w:r>
          </w:p>
          <w:p w14:paraId="78D96311" w14:textId="77777777" w:rsidR="001F1F3C" w:rsidRDefault="00857B7D">
            <w:pPr>
              <w:pStyle w:val="Body"/>
              <w:tabs>
                <w:tab w:val="left" w:pos="3420"/>
                <w:tab w:val="left" w:pos="4275"/>
              </w:tabs>
              <w:jc w:val="center"/>
            </w:pPr>
            <w:r>
              <w:rPr>
                <w:rStyle w:val="None"/>
              </w:rPr>
              <w:t>n = 17</w:t>
            </w:r>
          </w:p>
        </w:tc>
        <w:tc>
          <w:tcPr>
            <w:tcW w:w="1156"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46BA8746" w14:textId="40A99EEE" w:rsidR="001F1F3C" w:rsidRDefault="00183274">
            <w:pPr>
              <w:pStyle w:val="Body"/>
              <w:tabs>
                <w:tab w:val="left" w:pos="3420"/>
                <w:tab w:val="left" w:pos="4275"/>
              </w:tabs>
            </w:pPr>
            <w:r>
              <w:rPr>
                <w:rStyle w:val="None"/>
              </w:rPr>
              <w:t>p</w:t>
            </w:r>
            <w:r w:rsidR="00857B7D">
              <w:rPr>
                <w:rStyle w:val="None"/>
              </w:rPr>
              <w:t xml:space="preserve"> value (Mann Whitney test)</w:t>
            </w:r>
          </w:p>
        </w:tc>
        <w:tc>
          <w:tcPr>
            <w:tcW w:w="1147" w:type="dxa"/>
            <w:tcBorders>
              <w:top w:val="single" w:sz="4" w:space="0" w:color="000000"/>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CE46B42" w14:textId="4642DEB0" w:rsidR="001F1F3C" w:rsidRDefault="00857B7D">
            <w:pPr>
              <w:pStyle w:val="Body"/>
              <w:tabs>
                <w:tab w:val="left" w:pos="3420"/>
                <w:tab w:val="left" w:pos="4275"/>
              </w:tabs>
            </w:pPr>
            <w:r>
              <w:rPr>
                <w:rStyle w:val="None"/>
              </w:rPr>
              <w:t>*</w:t>
            </w:r>
            <w:r w:rsidR="00183274">
              <w:rPr>
                <w:rStyle w:val="None"/>
              </w:rPr>
              <w:t>p</w:t>
            </w:r>
            <w:r>
              <w:rPr>
                <w:rStyle w:val="None"/>
              </w:rPr>
              <w:t xml:space="preserve"> Value (Fisher’s exact test</w:t>
            </w:r>
            <w:r w:rsidR="00183274">
              <w:rPr>
                <w:rStyle w:val="None"/>
              </w:rPr>
              <w:t>)</w:t>
            </w:r>
          </w:p>
        </w:tc>
      </w:tr>
      <w:tr w:rsidR="006F6175" w14:paraId="32D3216F" w14:textId="77777777" w:rsidTr="006F6175">
        <w:trPr>
          <w:trHeight w:val="29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2F4914" w14:textId="77777777" w:rsidR="006F6175" w:rsidRDefault="006F6175">
            <w:pPr>
              <w:pStyle w:val="Body"/>
              <w:jc w:val="center"/>
            </w:pPr>
            <w:r>
              <w:rPr>
                <w:rStyle w:val="None"/>
              </w:rPr>
              <w:t>3</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136705" w14:textId="77777777" w:rsidR="006F6175" w:rsidRDefault="006F6175">
            <w:pPr>
              <w:pStyle w:val="Body"/>
              <w:jc w:val="center"/>
            </w:pPr>
            <w:r>
              <w:rPr>
                <w:rStyle w:val="None"/>
              </w:rPr>
              <w:t>4</w:t>
            </w:r>
          </w:p>
        </w:tc>
        <w:tc>
          <w:tcPr>
            <w:tcW w:w="98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641417" w14:textId="77777777" w:rsidR="006F6175" w:rsidRDefault="006F6175">
            <w:pPr>
              <w:pStyle w:val="Body"/>
              <w:jc w:val="center"/>
            </w:pPr>
            <w:r>
              <w:rPr>
                <w:rStyle w:val="None"/>
              </w:rPr>
              <w:t>21*</w:t>
            </w:r>
          </w:p>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639822" w14:textId="77777777" w:rsidR="006F6175" w:rsidRDefault="006F6175">
            <w:pPr>
              <w:pStyle w:val="Body"/>
              <w:jc w:val="center"/>
            </w:pPr>
            <w:r>
              <w:rPr>
                <w:rStyle w:val="None"/>
              </w:rPr>
              <w:t>2</w:t>
            </w:r>
          </w:p>
        </w:tc>
        <w:tc>
          <w:tcPr>
            <w:tcW w:w="1076" w:type="dxa"/>
            <w:vMerge w:val="restart"/>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36D05221" w14:textId="77777777" w:rsidR="006F6175" w:rsidRDefault="006F6175">
            <w:pPr>
              <w:pStyle w:val="Body"/>
              <w:jc w:val="center"/>
            </w:pPr>
            <w:r>
              <w:rPr>
                <w:rStyle w:val="None"/>
              </w:rPr>
              <w:t>7*</w:t>
            </w:r>
          </w:p>
        </w:tc>
        <w:tc>
          <w:tcPr>
            <w:tcW w:w="1156"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vAlign w:val="center"/>
          </w:tcPr>
          <w:p w14:paraId="70EB868A" w14:textId="594ED880" w:rsidR="006F6175" w:rsidRDefault="006F6175" w:rsidP="006F6175">
            <w:pPr>
              <w:pStyle w:val="Body"/>
              <w:jc w:val="both"/>
            </w:pPr>
            <w:r>
              <w:rPr>
                <w:rStyle w:val="None"/>
              </w:rPr>
              <w:t>0.005</w:t>
            </w:r>
          </w:p>
        </w:tc>
        <w:tc>
          <w:tcPr>
            <w:tcW w:w="1147" w:type="dxa"/>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06332B8" w14:textId="77777777" w:rsidR="006F6175" w:rsidRDefault="006F6175" w:rsidP="006F6175">
            <w:pPr>
              <w:pStyle w:val="Body"/>
              <w:jc w:val="both"/>
              <w:rPr>
                <w:rStyle w:val="None"/>
              </w:rPr>
            </w:pPr>
          </w:p>
          <w:p w14:paraId="51CE9A4A" w14:textId="77777777" w:rsidR="00913871" w:rsidRDefault="00913871" w:rsidP="006F6175">
            <w:pPr>
              <w:pStyle w:val="Body"/>
              <w:jc w:val="both"/>
              <w:rPr>
                <w:rStyle w:val="None"/>
              </w:rPr>
            </w:pPr>
          </w:p>
          <w:p w14:paraId="267B9D98" w14:textId="184608DC" w:rsidR="006F6175" w:rsidRDefault="006F6175" w:rsidP="006F6175">
            <w:pPr>
              <w:pStyle w:val="Body"/>
              <w:jc w:val="both"/>
              <w:rPr>
                <w:rStyle w:val="None"/>
              </w:rPr>
            </w:pPr>
            <w:r>
              <w:rPr>
                <w:rStyle w:val="None"/>
              </w:rPr>
              <w:t>0.001</w:t>
            </w:r>
          </w:p>
          <w:p w14:paraId="64C69F1E" w14:textId="732A3F46" w:rsidR="006F6175" w:rsidRDefault="006F6175" w:rsidP="006F6175">
            <w:pPr>
              <w:pStyle w:val="Body"/>
              <w:jc w:val="both"/>
            </w:pPr>
          </w:p>
        </w:tc>
      </w:tr>
      <w:tr w:rsidR="006F6175" w14:paraId="4ACC3720" w14:textId="77777777" w:rsidTr="006F6175">
        <w:trPr>
          <w:trHeight w:val="29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B66980" w14:textId="77777777" w:rsidR="006F6175" w:rsidRDefault="006F6175">
            <w:pPr>
              <w:pStyle w:val="Body"/>
              <w:jc w:val="center"/>
            </w:pPr>
            <w:r>
              <w:rPr>
                <w:rStyle w:val="None"/>
              </w:rPr>
              <w:t>2</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FA4CF6" w14:textId="77777777" w:rsidR="006F6175" w:rsidRDefault="006F6175">
            <w:pPr>
              <w:pStyle w:val="Body"/>
              <w:jc w:val="center"/>
            </w:pPr>
            <w:r>
              <w:rPr>
                <w:rStyle w:val="None"/>
              </w:rPr>
              <w:t>17</w:t>
            </w:r>
          </w:p>
        </w:tc>
        <w:tc>
          <w:tcPr>
            <w:tcW w:w="985" w:type="dxa"/>
            <w:vMerge/>
            <w:tcBorders>
              <w:top w:val="single" w:sz="4" w:space="0" w:color="000000"/>
              <w:left w:val="single" w:sz="4" w:space="0" w:color="000000"/>
              <w:bottom w:val="single" w:sz="4" w:space="0" w:color="000000"/>
              <w:right w:val="single" w:sz="4" w:space="0" w:color="000000"/>
            </w:tcBorders>
            <w:shd w:val="clear" w:color="auto" w:fill="auto"/>
          </w:tcPr>
          <w:p w14:paraId="75673DB3" w14:textId="77777777" w:rsidR="006F6175" w:rsidRDefault="006F6175"/>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6EF0C" w14:textId="77777777" w:rsidR="006F6175" w:rsidRDefault="006F6175">
            <w:pPr>
              <w:pStyle w:val="Body"/>
              <w:jc w:val="center"/>
            </w:pPr>
            <w:r>
              <w:rPr>
                <w:rStyle w:val="None"/>
              </w:rPr>
              <w:t>5</w:t>
            </w:r>
          </w:p>
        </w:tc>
        <w:tc>
          <w:tcPr>
            <w:tcW w:w="1076" w:type="dxa"/>
            <w:vMerge/>
            <w:tcBorders>
              <w:top w:val="single" w:sz="4" w:space="0" w:color="000000"/>
              <w:left w:val="single" w:sz="4" w:space="0" w:color="000000"/>
              <w:bottom w:val="single" w:sz="4" w:space="0" w:color="000000"/>
              <w:right w:val="single" w:sz="4" w:space="0" w:color="auto"/>
            </w:tcBorders>
            <w:shd w:val="clear" w:color="auto" w:fill="auto"/>
          </w:tcPr>
          <w:p w14:paraId="48FD4BF1" w14:textId="77777777" w:rsidR="006F6175" w:rsidRDefault="006F6175"/>
        </w:tc>
        <w:tc>
          <w:tcPr>
            <w:tcW w:w="1156" w:type="dxa"/>
            <w:vMerge/>
            <w:tcBorders>
              <w:top w:val="single" w:sz="4" w:space="0" w:color="auto"/>
              <w:left w:val="single" w:sz="4" w:space="0" w:color="auto"/>
              <w:bottom w:val="single" w:sz="4" w:space="0" w:color="auto"/>
              <w:right w:val="single" w:sz="4" w:space="0" w:color="auto"/>
            </w:tcBorders>
            <w:shd w:val="clear" w:color="auto" w:fill="auto"/>
          </w:tcPr>
          <w:p w14:paraId="38573950" w14:textId="77777777" w:rsidR="006F6175" w:rsidRDefault="006F6175"/>
        </w:tc>
        <w:tc>
          <w:tcPr>
            <w:tcW w:w="1147" w:type="dxa"/>
            <w:vMerge/>
            <w:tcBorders>
              <w:top w:val="single" w:sz="4" w:space="0" w:color="auto"/>
              <w:left w:val="single" w:sz="4" w:space="0" w:color="auto"/>
              <w:bottom w:val="single" w:sz="4" w:space="0" w:color="auto"/>
              <w:right w:val="single" w:sz="4" w:space="0" w:color="auto"/>
            </w:tcBorders>
            <w:shd w:val="clear" w:color="auto" w:fill="auto"/>
          </w:tcPr>
          <w:p w14:paraId="053E86F6" w14:textId="77777777" w:rsidR="006F6175" w:rsidRDefault="006F6175"/>
        </w:tc>
      </w:tr>
      <w:tr w:rsidR="006F6175" w14:paraId="013C1519" w14:textId="77777777" w:rsidTr="006F6175">
        <w:trPr>
          <w:trHeight w:val="29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BA377" w14:textId="77777777" w:rsidR="006F6175" w:rsidRDefault="006F6175">
            <w:pPr>
              <w:pStyle w:val="Body"/>
              <w:jc w:val="center"/>
            </w:pPr>
            <w:r>
              <w:rPr>
                <w:rStyle w:val="None"/>
              </w:rPr>
              <w:t>1</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AC1BB" w14:textId="77777777" w:rsidR="006F6175" w:rsidRDefault="006F6175">
            <w:pPr>
              <w:pStyle w:val="Body"/>
              <w:jc w:val="center"/>
            </w:pPr>
            <w:r>
              <w:rPr>
                <w:rStyle w:val="None"/>
              </w:rPr>
              <w:t>2</w:t>
            </w:r>
          </w:p>
        </w:tc>
        <w:tc>
          <w:tcPr>
            <w:tcW w:w="98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96F0EE" w14:textId="77777777" w:rsidR="006F6175" w:rsidRDefault="006F6175">
            <w:pPr>
              <w:pStyle w:val="Body"/>
              <w:jc w:val="center"/>
            </w:pPr>
            <w:r>
              <w:rPr>
                <w:rStyle w:val="None"/>
              </w:rPr>
              <w:t>2*</w:t>
            </w:r>
          </w:p>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A5DE09" w14:textId="77777777" w:rsidR="006F6175" w:rsidRDefault="006F6175">
            <w:pPr>
              <w:pStyle w:val="Body"/>
              <w:jc w:val="center"/>
            </w:pPr>
            <w:r>
              <w:rPr>
                <w:rStyle w:val="None"/>
              </w:rPr>
              <w:t>8</w:t>
            </w:r>
          </w:p>
        </w:tc>
        <w:tc>
          <w:tcPr>
            <w:tcW w:w="1076" w:type="dxa"/>
            <w:vMerge w:val="restart"/>
            <w:tcBorders>
              <w:top w:val="single" w:sz="4" w:space="0" w:color="000000"/>
              <w:left w:val="single" w:sz="4" w:space="0" w:color="000000"/>
              <w:bottom w:val="single" w:sz="4" w:space="0" w:color="000000"/>
              <w:right w:val="single" w:sz="4" w:space="0" w:color="auto"/>
            </w:tcBorders>
            <w:shd w:val="clear" w:color="auto" w:fill="auto"/>
            <w:tcMar>
              <w:top w:w="80" w:type="dxa"/>
              <w:left w:w="80" w:type="dxa"/>
              <w:bottom w:w="80" w:type="dxa"/>
              <w:right w:w="80" w:type="dxa"/>
            </w:tcMar>
          </w:tcPr>
          <w:p w14:paraId="0843D79D" w14:textId="77777777" w:rsidR="006F6175" w:rsidRDefault="006F6175">
            <w:pPr>
              <w:pStyle w:val="Body"/>
              <w:jc w:val="center"/>
            </w:pPr>
            <w:r>
              <w:rPr>
                <w:rStyle w:val="None"/>
              </w:rPr>
              <w:t>10*</w:t>
            </w:r>
          </w:p>
        </w:tc>
        <w:tc>
          <w:tcPr>
            <w:tcW w:w="1156" w:type="dxa"/>
            <w:vMerge/>
            <w:tcBorders>
              <w:top w:val="single" w:sz="4" w:space="0" w:color="auto"/>
              <w:left w:val="single" w:sz="4" w:space="0" w:color="auto"/>
              <w:bottom w:val="single" w:sz="4" w:space="0" w:color="auto"/>
              <w:right w:val="single" w:sz="4" w:space="0" w:color="auto"/>
            </w:tcBorders>
            <w:shd w:val="clear" w:color="auto" w:fill="auto"/>
          </w:tcPr>
          <w:p w14:paraId="2DB35B6F" w14:textId="77777777" w:rsidR="006F6175" w:rsidRDefault="006F6175"/>
        </w:tc>
        <w:tc>
          <w:tcPr>
            <w:tcW w:w="1147" w:type="dxa"/>
            <w:vMerge/>
            <w:tcBorders>
              <w:top w:val="single" w:sz="4" w:space="0" w:color="auto"/>
              <w:left w:val="single" w:sz="4" w:space="0" w:color="auto"/>
              <w:bottom w:val="single" w:sz="4" w:space="0" w:color="auto"/>
              <w:right w:val="single" w:sz="4" w:space="0" w:color="auto"/>
            </w:tcBorders>
            <w:shd w:val="clear" w:color="auto" w:fill="auto"/>
          </w:tcPr>
          <w:p w14:paraId="54C76A0B" w14:textId="77777777" w:rsidR="006F6175" w:rsidRDefault="006F6175"/>
        </w:tc>
      </w:tr>
      <w:tr w:rsidR="006F6175" w14:paraId="66816DA4" w14:textId="77777777" w:rsidTr="006F6175">
        <w:trPr>
          <w:trHeight w:val="29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1FF2D" w14:textId="77777777" w:rsidR="006F6175" w:rsidRDefault="006F6175">
            <w:pPr>
              <w:pStyle w:val="Body"/>
              <w:jc w:val="center"/>
            </w:pPr>
            <w:r>
              <w:rPr>
                <w:rStyle w:val="None"/>
              </w:rPr>
              <w:t>0</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A749CC" w14:textId="77777777" w:rsidR="006F6175" w:rsidRDefault="006F6175">
            <w:pPr>
              <w:pStyle w:val="Body"/>
              <w:jc w:val="center"/>
            </w:pPr>
            <w:r>
              <w:rPr>
                <w:rStyle w:val="None"/>
              </w:rPr>
              <w:t>0</w:t>
            </w:r>
          </w:p>
        </w:tc>
        <w:tc>
          <w:tcPr>
            <w:tcW w:w="985" w:type="dxa"/>
            <w:vMerge/>
            <w:tcBorders>
              <w:top w:val="single" w:sz="4" w:space="0" w:color="000000"/>
              <w:left w:val="single" w:sz="4" w:space="0" w:color="000000"/>
              <w:bottom w:val="single" w:sz="4" w:space="0" w:color="000000"/>
              <w:right w:val="single" w:sz="4" w:space="0" w:color="000000"/>
            </w:tcBorders>
            <w:shd w:val="clear" w:color="auto" w:fill="auto"/>
          </w:tcPr>
          <w:p w14:paraId="18C7046F" w14:textId="77777777" w:rsidR="006F6175" w:rsidRDefault="006F6175"/>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01CA54" w14:textId="77777777" w:rsidR="006F6175" w:rsidRDefault="006F6175">
            <w:pPr>
              <w:pStyle w:val="Body"/>
              <w:jc w:val="center"/>
            </w:pPr>
            <w:r>
              <w:rPr>
                <w:rStyle w:val="None"/>
              </w:rPr>
              <w:t>2</w:t>
            </w:r>
          </w:p>
        </w:tc>
        <w:tc>
          <w:tcPr>
            <w:tcW w:w="1076" w:type="dxa"/>
            <w:vMerge/>
            <w:tcBorders>
              <w:top w:val="single" w:sz="4" w:space="0" w:color="000000"/>
              <w:left w:val="single" w:sz="4" w:space="0" w:color="000000"/>
              <w:bottom w:val="single" w:sz="4" w:space="0" w:color="000000"/>
              <w:right w:val="single" w:sz="4" w:space="0" w:color="auto"/>
            </w:tcBorders>
            <w:shd w:val="clear" w:color="auto" w:fill="auto"/>
          </w:tcPr>
          <w:p w14:paraId="2DBBAE3E" w14:textId="77777777" w:rsidR="006F6175" w:rsidRDefault="006F6175"/>
        </w:tc>
        <w:tc>
          <w:tcPr>
            <w:tcW w:w="1156" w:type="dxa"/>
            <w:vMerge/>
            <w:tcBorders>
              <w:top w:val="single" w:sz="4" w:space="0" w:color="auto"/>
              <w:left w:val="single" w:sz="4" w:space="0" w:color="auto"/>
              <w:bottom w:val="single" w:sz="4" w:space="0" w:color="auto"/>
              <w:right w:val="single" w:sz="4" w:space="0" w:color="auto"/>
            </w:tcBorders>
            <w:shd w:val="clear" w:color="auto" w:fill="auto"/>
          </w:tcPr>
          <w:p w14:paraId="14183D12" w14:textId="77777777" w:rsidR="006F6175" w:rsidRDefault="006F6175"/>
        </w:tc>
        <w:tc>
          <w:tcPr>
            <w:tcW w:w="1147" w:type="dxa"/>
            <w:vMerge/>
            <w:tcBorders>
              <w:top w:val="single" w:sz="4" w:space="0" w:color="auto"/>
              <w:left w:val="single" w:sz="4" w:space="0" w:color="auto"/>
              <w:bottom w:val="single" w:sz="4" w:space="0" w:color="auto"/>
              <w:right w:val="single" w:sz="4" w:space="0" w:color="auto"/>
            </w:tcBorders>
            <w:shd w:val="clear" w:color="auto" w:fill="auto"/>
          </w:tcPr>
          <w:p w14:paraId="00EB8607" w14:textId="77777777" w:rsidR="006F6175" w:rsidRDefault="006F6175"/>
        </w:tc>
      </w:tr>
      <w:tr w:rsidR="001F1F3C" w14:paraId="0B2CCD6C" w14:textId="77777777" w:rsidTr="00913871">
        <w:trPr>
          <w:trHeight w:val="57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582824" w14:textId="77777777" w:rsidR="001F1F3C" w:rsidRDefault="00857B7D">
            <w:pPr>
              <w:pStyle w:val="Body"/>
              <w:jc w:val="center"/>
            </w:pPr>
            <w:r>
              <w:rPr>
                <w:rStyle w:val="None"/>
              </w:rPr>
              <w:t>FANC D2–OED Risk Score</w:t>
            </w:r>
          </w:p>
        </w:tc>
        <w:tc>
          <w:tcPr>
            <w:tcW w:w="1843"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0899CF" w14:textId="77777777" w:rsidR="001F1F3C" w:rsidRDefault="001F1F3C"/>
        </w:tc>
        <w:tc>
          <w:tcPr>
            <w:tcW w:w="256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0184E5" w14:textId="77777777" w:rsidR="001F1F3C" w:rsidRDefault="00857B7D">
            <w:pPr>
              <w:pStyle w:val="Body"/>
              <w:jc w:val="center"/>
            </w:pPr>
            <w:r>
              <w:rPr>
                <w:rStyle w:val="None"/>
              </w:rPr>
              <w:t>OSCC</w:t>
            </w:r>
          </w:p>
          <w:p w14:paraId="65543834" w14:textId="77777777" w:rsidR="001F1F3C" w:rsidRDefault="00857B7D">
            <w:pPr>
              <w:pStyle w:val="Body"/>
              <w:jc w:val="center"/>
            </w:pPr>
            <w:r>
              <w:rPr>
                <w:rStyle w:val="None"/>
              </w:rPr>
              <w:t>n = 15</w:t>
            </w:r>
          </w:p>
        </w:tc>
        <w:tc>
          <w:tcPr>
            <w:tcW w:w="2303" w:type="dxa"/>
            <w:gridSpan w:val="2"/>
            <w:vMerge w:val="restart"/>
            <w:tcBorders>
              <w:top w:val="single" w:sz="4" w:space="0" w:color="auto"/>
              <w:left w:val="single" w:sz="4" w:space="0" w:color="000000"/>
              <w:bottom w:val="nil"/>
              <w:right w:val="nil"/>
            </w:tcBorders>
            <w:shd w:val="clear" w:color="auto" w:fill="auto"/>
            <w:tcMar>
              <w:top w:w="80" w:type="dxa"/>
              <w:left w:w="80" w:type="dxa"/>
              <w:bottom w:w="80" w:type="dxa"/>
              <w:right w:w="80" w:type="dxa"/>
            </w:tcMar>
          </w:tcPr>
          <w:p w14:paraId="6AFD1C1F" w14:textId="77777777" w:rsidR="001F1F3C" w:rsidRDefault="001F1F3C"/>
        </w:tc>
      </w:tr>
      <w:tr w:rsidR="001F1F3C" w14:paraId="098A3B6C" w14:textId="77777777" w:rsidTr="00913871">
        <w:trPr>
          <w:trHeight w:val="290"/>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D15AF6" w14:textId="77777777" w:rsidR="001F1F3C" w:rsidRDefault="00857B7D">
            <w:pPr>
              <w:pStyle w:val="Body"/>
              <w:jc w:val="center"/>
            </w:pPr>
            <w:r>
              <w:rPr>
                <w:rStyle w:val="None"/>
              </w:rPr>
              <w:t>1</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9B6816" w14:textId="77777777" w:rsidR="001F1F3C" w:rsidRDefault="001F1F3C"/>
        </w:tc>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F4C9DF" w14:textId="77777777" w:rsidR="001F1F3C" w:rsidRDefault="001F1F3C"/>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F11420" w14:textId="77777777" w:rsidR="001F1F3C" w:rsidRDefault="00857B7D">
            <w:pPr>
              <w:pStyle w:val="Body"/>
              <w:jc w:val="center"/>
            </w:pPr>
            <w:r>
              <w:rPr>
                <w:rStyle w:val="None"/>
              </w:rPr>
              <w:t>7</w:t>
            </w:r>
          </w:p>
        </w:tc>
        <w:tc>
          <w:tcPr>
            <w:tcW w:w="1076"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9DFE97" w14:textId="77777777" w:rsidR="001F1F3C" w:rsidRDefault="00857B7D">
            <w:pPr>
              <w:pStyle w:val="Body"/>
              <w:jc w:val="center"/>
            </w:pPr>
            <w:r>
              <w:rPr>
                <w:rStyle w:val="None"/>
              </w:rPr>
              <w:t>15</w:t>
            </w:r>
          </w:p>
        </w:tc>
        <w:tc>
          <w:tcPr>
            <w:tcW w:w="2303" w:type="dxa"/>
            <w:gridSpan w:val="2"/>
            <w:vMerge/>
            <w:tcBorders>
              <w:top w:val="single" w:sz="4" w:space="0" w:color="000000"/>
              <w:left w:val="single" w:sz="4" w:space="0" w:color="000000"/>
              <w:bottom w:val="nil"/>
              <w:right w:val="nil"/>
            </w:tcBorders>
            <w:shd w:val="clear" w:color="auto" w:fill="auto"/>
          </w:tcPr>
          <w:p w14:paraId="263CE782" w14:textId="77777777" w:rsidR="001F1F3C" w:rsidRDefault="001F1F3C"/>
        </w:tc>
      </w:tr>
      <w:tr w:rsidR="001F1F3C" w14:paraId="5FC0CC91" w14:textId="77777777" w:rsidTr="00913871">
        <w:trPr>
          <w:trHeight w:val="295"/>
        </w:trPr>
        <w:tc>
          <w:tcPr>
            <w:tcW w:w="230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1665DE" w14:textId="77777777" w:rsidR="001F1F3C" w:rsidRDefault="00857B7D">
            <w:pPr>
              <w:pStyle w:val="Body"/>
              <w:jc w:val="center"/>
            </w:pPr>
            <w:r>
              <w:rPr>
                <w:rStyle w:val="None"/>
              </w:rPr>
              <w:t>0</w:t>
            </w:r>
          </w:p>
        </w:tc>
        <w:tc>
          <w:tcPr>
            <w:tcW w:w="8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4EC200" w14:textId="77777777" w:rsidR="001F1F3C" w:rsidRDefault="001F1F3C"/>
        </w:tc>
        <w:tc>
          <w:tcPr>
            <w:tcW w:w="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5575C" w14:textId="77777777" w:rsidR="001F1F3C" w:rsidRDefault="001F1F3C"/>
        </w:tc>
        <w:tc>
          <w:tcPr>
            <w:tcW w:w="14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A54AB4" w14:textId="77777777" w:rsidR="001F1F3C" w:rsidRDefault="00857B7D">
            <w:pPr>
              <w:pStyle w:val="Body"/>
              <w:jc w:val="center"/>
            </w:pPr>
            <w:r>
              <w:rPr>
                <w:rStyle w:val="None"/>
              </w:rPr>
              <w:t>8</w:t>
            </w:r>
          </w:p>
        </w:tc>
        <w:tc>
          <w:tcPr>
            <w:tcW w:w="1076" w:type="dxa"/>
            <w:vMerge/>
            <w:tcBorders>
              <w:top w:val="single" w:sz="4" w:space="0" w:color="000000"/>
              <w:left w:val="single" w:sz="4" w:space="0" w:color="000000"/>
              <w:bottom w:val="single" w:sz="4" w:space="0" w:color="000000"/>
              <w:right w:val="single" w:sz="4" w:space="0" w:color="000000"/>
            </w:tcBorders>
            <w:shd w:val="clear" w:color="auto" w:fill="auto"/>
          </w:tcPr>
          <w:p w14:paraId="0D2F8C8C" w14:textId="77777777" w:rsidR="001F1F3C" w:rsidRDefault="001F1F3C"/>
        </w:tc>
        <w:tc>
          <w:tcPr>
            <w:tcW w:w="2303" w:type="dxa"/>
            <w:gridSpan w:val="2"/>
            <w:vMerge/>
            <w:tcBorders>
              <w:top w:val="single" w:sz="4" w:space="0" w:color="000000"/>
              <w:left w:val="single" w:sz="4" w:space="0" w:color="000000"/>
              <w:bottom w:val="nil"/>
              <w:right w:val="nil"/>
            </w:tcBorders>
            <w:shd w:val="clear" w:color="auto" w:fill="auto"/>
          </w:tcPr>
          <w:p w14:paraId="742F9054" w14:textId="77777777" w:rsidR="001F1F3C" w:rsidRDefault="001F1F3C"/>
        </w:tc>
      </w:tr>
    </w:tbl>
    <w:p w14:paraId="53EEEF3E" w14:textId="77777777" w:rsidR="001F1F3C" w:rsidRDefault="001F1F3C">
      <w:pPr>
        <w:pStyle w:val="Body"/>
        <w:ind w:left="1440" w:hanging="1440"/>
      </w:pPr>
    </w:p>
    <w:p w14:paraId="105CFA37" w14:textId="739117EB" w:rsidR="001F1F3C" w:rsidRDefault="001E010D" w:rsidP="001E010D">
      <w:pPr>
        <w:pStyle w:val="Body"/>
      </w:pPr>
      <w:r>
        <w:t xml:space="preserve">* </w:t>
      </w:r>
      <w:r w:rsidR="00857B7D">
        <w:t>Statistical significance when a summation value cutoff of ≤1 was applied</w:t>
      </w:r>
    </w:p>
    <w:p w14:paraId="59F7CE8B" w14:textId="77777777" w:rsidR="001F1F3C" w:rsidRDefault="001F1F3C">
      <w:pPr>
        <w:pStyle w:val="Body"/>
        <w:ind w:left="1440" w:hanging="1440"/>
        <w:rPr>
          <w:i/>
          <w:iCs/>
        </w:rPr>
      </w:pPr>
    </w:p>
    <w:p w14:paraId="12BB9E0A" w14:textId="77777777" w:rsidR="001F1F3C" w:rsidRDefault="001F1F3C">
      <w:pPr>
        <w:pStyle w:val="Caption"/>
      </w:pPr>
    </w:p>
    <w:p w14:paraId="42AA9C8E" w14:textId="77777777" w:rsidR="001F1F3C" w:rsidRDefault="001F1F3C">
      <w:pPr>
        <w:pStyle w:val="Body"/>
      </w:pPr>
    </w:p>
    <w:p w14:paraId="2644D2E6" w14:textId="77777777" w:rsidR="001F1F3C" w:rsidRDefault="001F1F3C">
      <w:pPr>
        <w:pStyle w:val="Body"/>
      </w:pPr>
    </w:p>
    <w:p w14:paraId="395B76D4" w14:textId="77777777" w:rsidR="001F1F3C" w:rsidRDefault="001F1F3C">
      <w:pPr>
        <w:pStyle w:val="Body"/>
      </w:pPr>
    </w:p>
    <w:p w14:paraId="04EA827A" w14:textId="77777777" w:rsidR="001F1F3C" w:rsidRDefault="001F1F3C">
      <w:pPr>
        <w:pStyle w:val="Body"/>
      </w:pPr>
    </w:p>
    <w:p w14:paraId="339C4588" w14:textId="77777777" w:rsidR="001F1F3C" w:rsidRDefault="001F1F3C">
      <w:pPr>
        <w:pStyle w:val="Body"/>
      </w:pPr>
    </w:p>
    <w:p w14:paraId="0D2449A0" w14:textId="77777777" w:rsidR="001F1F3C" w:rsidRDefault="001F1F3C">
      <w:pPr>
        <w:pStyle w:val="Body"/>
      </w:pPr>
    </w:p>
    <w:p w14:paraId="44294316" w14:textId="77777777" w:rsidR="001F1F3C" w:rsidRDefault="001F1F3C">
      <w:pPr>
        <w:pStyle w:val="Body"/>
      </w:pPr>
    </w:p>
    <w:p w14:paraId="7DFF7329" w14:textId="77777777" w:rsidR="001F1F3C" w:rsidRDefault="001F1F3C">
      <w:pPr>
        <w:pStyle w:val="Body"/>
      </w:pPr>
    </w:p>
    <w:p w14:paraId="4BF1F9BC" w14:textId="77777777" w:rsidR="001F1F3C" w:rsidRDefault="001F1F3C">
      <w:pPr>
        <w:pStyle w:val="Body"/>
      </w:pPr>
    </w:p>
    <w:p w14:paraId="1D06754B" w14:textId="77777777" w:rsidR="001F1F3C" w:rsidRDefault="001F1F3C">
      <w:pPr>
        <w:pStyle w:val="Body"/>
      </w:pPr>
    </w:p>
    <w:p w14:paraId="1BCE897A" w14:textId="77777777" w:rsidR="001F1F3C" w:rsidRDefault="001F1F3C">
      <w:pPr>
        <w:pStyle w:val="Body"/>
      </w:pPr>
    </w:p>
    <w:p w14:paraId="5D7CCEE2" w14:textId="77777777" w:rsidR="001F1F3C" w:rsidRDefault="001F1F3C">
      <w:pPr>
        <w:pStyle w:val="Body"/>
      </w:pPr>
    </w:p>
    <w:p w14:paraId="18198B79" w14:textId="77777777" w:rsidR="001F1F3C" w:rsidRDefault="001F1F3C">
      <w:pPr>
        <w:pStyle w:val="Body"/>
      </w:pPr>
    </w:p>
    <w:p w14:paraId="27084C7E" w14:textId="77777777" w:rsidR="001F1F3C" w:rsidRDefault="001F1F3C">
      <w:pPr>
        <w:pStyle w:val="Body"/>
      </w:pPr>
    </w:p>
    <w:p w14:paraId="046B45B5" w14:textId="77777777" w:rsidR="001F1F3C" w:rsidRDefault="001F1F3C">
      <w:pPr>
        <w:pStyle w:val="Body"/>
      </w:pPr>
    </w:p>
    <w:p w14:paraId="225DF29E" w14:textId="77777777" w:rsidR="001F1F3C" w:rsidRDefault="001F1F3C">
      <w:pPr>
        <w:pStyle w:val="Body"/>
      </w:pPr>
    </w:p>
    <w:p w14:paraId="09316447" w14:textId="77777777" w:rsidR="001F1F3C" w:rsidRDefault="001F1F3C">
      <w:pPr>
        <w:pStyle w:val="Body"/>
      </w:pPr>
    </w:p>
    <w:p w14:paraId="46E0B935" w14:textId="77777777" w:rsidR="001F1F3C" w:rsidRDefault="001F1F3C">
      <w:pPr>
        <w:pStyle w:val="Body"/>
      </w:pPr>
    </w:p>
    <w:p w14:paraId="362DEFAF" w14:textId="77777777" w:rsidR="001F1F3C" w:rsidRDefault="001F1F3C">
      <w:pPr>
        <w:pStyle w:val="Body"/>
      </w:pPr>
    </w:p>
    <w:p w14:paraId="1B50E6B7" w14:textId="77777777" w:rsidR="001F1F3C" w:rsidRDefault="001F1F3C">
      <w:pPr>
        <w:pStyle w:val="Body"/>
      </w:pPr>
    </w:p>
    <w:p w14:paraId="0153CC7C" w14:textId="77F8F559" w:rsidR="001F1F3C" w:rsidRDefault="00857B7D">
      <w:pPr>
        <w:pStyle w:val="Caption"/>
      </w:pPr>
      <w:r>
        <w:lastRenderedPageBreak/>
        <w:t xml:space="preserve">Table  </w:t>
      </w:r>
      <w:r w:rsidR="00C74CBA">
        <w:t>6.</w:t>
      </w:r>
      <w:r>
        <w:tab/>
        <w:t>Normali</w:t>
      </w:r>
      <w:r w:rsidR="003A0B75">
        <w:t>z</w:t>
      </w:r>
      <w:r>
        <w:t>ed protein expression in initial diagnostic biopsy of OED-NT and OED-T lesions.</w:t>
      </w:r>
    </w:p>
    <w:tbl>
      <w:tblPr>
        <w:tblW w:w="9072" w:type="dxa"/>
        <w:tblInd w:w="25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85"/>
        <w:gridCol w:w="1038"/>
        <w:gridCol w:w="1337"/>
        <w:gridCol w:w="1337"/>
        <w:gridCol w:w="1337"/>
        <w:gridCol w:w="2038"/>
      </w:tblGrid>
      <w:tr w:rsidR="001F1F3C" w14:paraId="208F01E8" w14:textId="77777777">
        <w:trPr>
          <w:trHeight w:val="1140"/>
        </w:trPr>
        <w:tc>
          <w:tcPr>
            <w:tcW w:w="3023"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D86EB7" w14:textId="193724AA" w:rsidR="001F1F3C" w:rsidRDefault="00857B7D">
            <w:pPr>
              <w:pStyle w:val="Body"/>
            </w:pPr>
            <w:r>
              <w:rPr>
                <w:rStyle w:val="None"/>
              </w:rPr>
              <w:t>Normali</w:t>
            </w:r>
            <w:r w:rsidR="003A0B75">
              <w:rPr>
                <w:rStyle w:val="None"/>
              </w:rPr>
              <w:t>z</w:t>
            </w:r>
            <w:r>
              <w:rPr>
                <w:rStyle w:val="None"/>
              </w:rPr>
              <w:t>ed densitometry score ratio*</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81C28C4" w14:textId="77777777" w:rsidR="001F1F3C" w:rsidRDefault="00857B7D">
            <w:pPr>
              <w:pStyle w:val="Body"/>
              <w:jc w:val="center"/>
            </w:pPr>
            <w:r>
              <w:rPr>
                <w:rStyle w:val="None"/>
              </w:rPr>
              <w:t>Low expression</w:t>
            </w:r>
          </w:p>
          <w:p w14:paraId="2B54B4B8" w14:textId="77777777" w:rsidR="001F1F3C" w:rsidRDefault="00857B7D">
            <w:pPr>
              <w:pStyle w:val="Body"/>
              <w:jc w:val="center"/>
            </w:pPr>
            <w:r>
              <w:rPr>
                <w:rStyle w:val="None"/>
              </w:rPr>
              <w:t>n (%)</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BA5B9FA" w14:textId="77777777" w:rsidR="001F1F3C" w:rsidRDefault="00857B7D">
            <w:pPr>
              <w:pStyle w:val="Body"/>
              <w:jc w:val="center"/>
            </w:pPr>
            <w:r>
              <w:rPr>
                <w:rStyle w:val="None"/>
              </w:rPr>
              <w:t>Moderate expression</w:t>
            </w:r>
          </w:p>
          <w:p w14:paraId="4FDCA26E" w14:textId="77777777" w:rsidR="001F1F3C" w:rsidRDefault="00857B7D">
            <w:pPr>
              <w:pStyle w:val="Body"/>
              <w:jc w:val="center"/>
            </w:pPr>
            <w:r>
              <w:rPr>
                <w:rStyle w:val="None"/>
              </w:rPr>
              <w:t>n (%)</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50447B" w14:textId="77777777" w:rsidR="001F1F3C" w:rsidRDefault="00857B7D">
            <w:pPr>
              <w:pStyle w:val="Body"/>
              <w:jc w:val="center"/>
            </w:pPr>
            <w:r>
              <w:rPr>
                <w:rStyle w:val="None"/>
              </w:rPr>
              <w:t>High expression</w:t>
            </w:r>
          </w:p>
          <w:p w14:paraId="485FF973" w14:textId="77777777" w:rsidR="001F1F3C" w:rsidRDefault="00857B7D">
            <w:pPr>
              <w:pStyle w:val="Body"/>
              <w:jc w:val="center"/>
            </w:pPr>
            <w:r>
              <w:rPr>
                <w:rStyle w:val="None"/>
              </w:rPr>
              <w:t>n (%)</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4F197A8" w14:textId="36CA67AD" w:rsidR="001F1F3C" w:rsidRDefault="00183274">
            <w:pPr>
              <w:pStyle w:val="Body"/>
              <w:jc w:val="center"/>
            </w:pPr>
            <w:r>
              <w:rPr>
                <w:rStyle w:val="None"/>
              </w:rPr>
              <w:t>p</w:t>
            </w:r>
            <w:r w:rsidR="00857B7D">
              <w:rPr>
                <w:rStyle w:val="None"/>
              </w:rPr>
              <w:t xml:space="preserve"> value</w:t>
            </w:r>
          </w:p>
          <w:p w14:paraId="6353CA91" w14:textId="77777777" w:rsidR="001F1F3C" w:rsidRDefault="00857B7D">
            <w:pPr>
              <w:pStyle w:val="Body"/>
            </w:pPr>
            <w:r>
              <w:rPr>
                <w:rStyle w:val="None"/>
              </w:rPr>
              <w:t>(Fisher-Freeman-Halton exact</w:t>
            </w:r>
            <w:r>
              <w:rPr>
                <w:rStyle w:val="None"/>
                <w:i/>
                <w:iCs/>
              </w:rPr>
              <w:t xml:space="preserve"> </w:t>
            </w:r>
            <w:r>
              <w:rPr>
                <w:rStyle w:val="None"/>
              </w:rPr>
              <w:t>test)</w:t>
            </w:r>
          </w:p>
        </w:tc>
      </w:tr>
      <w:tr w:rsidR="001F1F3C" w14:paraId="7F7308CE"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48E3F8" w14:textId="77777777" w:rsidR="001F1F3C" w:rsidRDefault="00857B7D">
            <w:pPr>
              <w:pStyle w:val="Body"/>
            </w:pPr>
            <w:r>
              <w:rPr>
                <w:rStyle w:val="None"/>
              </w:rPr>
              <w:t>ATR</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5E6DE5" w14:textId="77777777" w:rsidR="001F1F3C" w:rsidRDefault="00857B7D">
            <w:pPr>
              <w:pStyle w:val="Body"/>
            </w:pPr>
            <w:r>
              <w:rPr>
                <w:rStyle w:val="None"/>
              </w:rPr>
              <w:t>T</w:t>
            </w:r>
          </w:p>
          <w:p w14:paraId="7DAACAFF"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3A8C8E" w14:textId="77777777" w:rsidR="001F1F3C" w:rsidRDefault="00857B7D">
            <w:pPr>
              <w:pStyle w:val="Body"/>
              <w:jc w:val="center"/>
            </w:pPr>
            <w:r>
              <w:rPr>
                <w:rStyle w:val="None"/>
              </w:rPr>
              <w:t>9</w:t>
            </w:r>
          </w:p>
          <w:p w14:paraId="0D2ED711" w14:textId="77777777" w:rsidR="001F1F3C" w:rsidRDefault="00857B7D">
            <w:pPr>
              <w:pStyle w:val="Body"/>
              <w:jc w:val="center"/>
            </w:pPr>
            <w:r>
              <w:rPr>
                <w:rStyle w:val="None"/>
              </w:rPr>
              <w:t>7</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FD527C" w14:textId="77777777" w:rsidR="001F1F3C" w:rsidRDefault="00857B7D">
            <w:pPr>
              <w:pStyle w:val="Body"/>
              <w:jc w:val="center"/>
            </w:pPr>
            <w:r>
              <w:rPr>
                <w:rStyle w:val="None"/>
              </w:rPr>
              <w:t>3</w:t>
            </w:r>
          </w:p>
          <w:p w14:paraId="09523871" w14:textId="77777777" w:rsidR="001F1F3C" w:rsidRDefault="00857B7D">
            <w:pPr>
              <w:pStyle w:val="Body"/>
              <w:jc w:val="center"/>
            </w:pPr>
            <w:r>
              <w:rPr>
                <w:rStyle w:val="None"/>
              </w:rPr>
              <w:t>8</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4BEEEA" w14:textId="77777777" w:rsidR="001F1F3C" w:rsidRDefault="00857B7D">
            <w:pPr>
              <w:pStyle w:val="Body"/>
              <w:jc w:val="center"/>
            </w:pPr>
            <w:r>
              <w:rPr>
                <w:rStyle w:val="None"/>
              </w:rPr>
              <w:t>5</w:t>
            </w:r>
          </w:p>
          <w:p w14:paraId="261952C3" w14:textId="77777777" w:rsidR="001F1F3C" w:rsidRDefault="00857B7D">
            <w:pPr>
              <w:pStyle w:val="Body"/>
              <w:jc w:val="center"/>
            </w:pPr>
            <w:r>
              <w:rPr>
                <w:rStyle w:val="None"/>
              </w:rPr>
              <w:t>8</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488CED1" w14:textId="77777777" w:rsidR="001F1F3C" w:rsidRDefault="00857B7D">
            <w:pPr>
              <w:pStyle w:val="Body"/>
              <w:jc w:val="center"/>
            </w:pPr>
            <w:r>
              <w:rPr>
                <w:rStyle w:val="None"/>
              </w:rPr>
              <w:t>0.24</w:t>
            </w:r>
          </w:p>
        </w:tc>
      </w:tr>
      <w:tr w:rsidR="001F1F3C" w14:paraId="132F4F3A"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25C1B7" w14:textId="77777777" w:rsidR="001F1F3C" w:rsidRDefault="00857B7D">
            <w:pPr>
              <w:pStyle w:val="Body"/>
            </w:pPr>
            <w:proofErr w:type="spellStart"/>
            <w:r>
              <w:rPr>
                <w:rStyle w:val="None"/>
              </w:rPr>
              <w:t>pATR</w:t>
            </w:r>
            <w:proofErr w:type="spellEnd"/>
            <w:r>
              <w:rPr>
                <w:rStyle w:val="None"/>
              </w:rPr>
              <w:t xml:space="preserve"> </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85857C" w14:textId="77777777" w:rsidR="001F1F3C" w:rsidRDefault="00857B7D">
            <w:pPr>
              <w:pStyle w:val="Body"/>
            </w:pPr>
            <w:r>
              <w:rPr>
                <w:rStyle w:val="None"/>
              </w:rPr>
              <w:t>T</w:t>
            </w:r>
          </w:p>
          <w:p w14:paraId="075ED791"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C809058" w14:textId="77777777" w:rsidR="001F1F3C" w:rsidRDefault="00857B7D">
            <w:pPr>
              <w:pStyle w:val="Body"/>
              <w:jc w:val="center"/>
            </w:pPr>
            <w:r>
              <w:rPr>
                <w:rStyle w:val="None"/>
              </w:rPr>
              <w:t>14</w:t>
            </w:r>
          </w:p>
          <w:p w14:paraId="4B2E626D" w14:textId="77777777" w:rsidR="001F1F3C" w:rsidRDefault="00857B7D">
            <w:pPr>
              <w:pStyle w:val="Body"/>
              <w:jc w:val="center"/>
            </w:pPr>
            <w:r>
              <w:rPr>
                <w:rStyle w:val="None"/>
              </w:rPr>
              <w:t>1</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D82BD00" w14:textId="77777777" w:rsidR="001F1F3C" w:rsidRDefault="00857B7D">
            <w:pPr>
              <w:pStyle w:val="Body"/>
              <w:jc w:val="center"/>
            </w:pPr>
            <w:r>
              <w:rPr>
                <w:rStyle w:val="None"/>
              </w:rPr>
              <w:t>3</w:t>
            </w:r>
          </w:p>
          <w:p w14:paraId="2B9974D4" w14:textId="77777777" w:rsidR="001F1F3C" w:rsidRDefault="00857B7D">
            <w:pPr>
              <w:pStyle w:val="Body"/>
              <w:jc w:val="center"/>
            </w:pPr>
            <w:r>
              <w:rPr>
                <w:rStyle w:val="None"/>
              </w:rPr>
              <w:t>9</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923BBF6" w14:textId="77777777" w:rsidR="001F1F3C" w:rsidRDefault="00857B7D">
            <w:pPr>
              <w:pStyle w:val="Body"/>
              <w:jc w:val="center"/>
            </w:pPr>
            <w:r>
              <w:rPr>
                <w:rStyle w:val="None"/>
              </w:rPr>
              <w:t>0</w:t>
            </w:r>
          </w:p>
          <w:p w14:paraId="2AEEA921" w14:textId="77777777" w:rsidR="001F1F3C" w:rsidRDefault="00857B7D">
            <w:pPr>
              <w:pStyle w:val="Body"/>
              <w:jc w:val="center"/>
            </w:pPr>
            <w:r>
              <w:rPr>
                <w:rStyle w:val="None"/>
              </w:rPr>
              <w:t>13</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0DB2BE2" w14:textId="77777777" w:rsidR="001F1F3C" w:rsidRDefault="00857B7D">
            <w:pPr>
              <w:pStyle w:val="Body"/>
              <w:jc w:val="center"/>
            </w:pPr>
            <w:r>
              <w:rPr>
                <w:rStyle w:val="None"/>
              </w:rPr>
              <w:t>&lt; 0.0005</w:t>
            </w:r>
          </w:p>
        </w:tc>
      </w:tr>
      <w:tr w:rsidR="001F1F3C" w14:paraId="6FC3BF80"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8FF1A8C" w14:textId="77777777" w:rsidR="001F1F3C" w:rsidRDefault="00857B7D">
            <w:pPr>
              <w:pStyle w:val="Body"/>
            </w:pPr>
            <w:r>
              <w:rPr>
                <w:rStyle w:val="None"/>
              </w:rPr>
              <w:t>Chk1</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DAA225D" w14:textId="77777777" w:rsidR="001F1F3C" w:rsidRDefault="00857B7D">
            <w:pPr>
              <w:pStyle w:val="Body"/>
            </w:pPr>
            <w:r>
              <w:rPr>
                <w:rStyle w:val="None"/>
              </w:rPr>
              <w:t>T</w:t>
            </w:r>
          </w:p>
          <w:p w14:paraId="52F4F16C"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9DE9973" w14:textId="77777777" w:rsidR="001F1F3C" w:rsidRDefault="00857B7D">
            <w:pPr>
              <w:pStyle w:val="Body"/>
              <w:jc w:val="center"/>
            </w:pPr>
            <w:r>
              <w:rPr>
                <w:rStyle w:val="None"/>
              </w:rPr>
              <w:t>5</w:t>
            </w:r>
          </w:p>
          <w:p w14:paraId="0BB182C2" w14:textId="77777777" w:rsidR="001F1F3C" w:rsidRDefault="00857B7D">
            <w:pPr>
              <w:pStyle w:val="Body"/>
              <w:jc w:val="center"/>
            </w:pPr>
            <w:r>
              <w:rPr>
                <w:rStyle w:val="None"/>
              </w:rPr>
              <w:t>10</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3F205DF" w14:textId="77777777" w:rsidR="001F1F3C" w:rsidRDefault="00857B7D">
            <w:pPr>
              <w:pStyle w:val="Body"/>
              <w:jc w:val="center"/>
            </w:pPr>
            <w:r>
              <w:rPr>
                <w:rStyle w:val="None"/>
              </w:rPr>
              <w:t>7</w:t>
            </w:r>
          </w:p>
          <w:p w14:paraId="66D81B18" w14:textId="77777777" w:rsidR="001F1F3C" w:rsidRDefault="00857B7D">
            <w:pPr>
              <w:pStyle w:val="Body"/>
              <w:jc w:val="center"/>
            </w:pPr>
            <w:r>
              <w:rPr>
                <w:rStyle w:val="None"/>
              </w:rPr>
              <w:t>5</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B9454D1" w14:textId="77777777" w:rsidR="001F1F3C" w:rsidRDefault="00857B7D">
            <w:pPr>
              <w:pStyle w:val="Body"/>
              <w:jc w:val="center"/>
            </w:pPr>
            <w:r>
              <w:rPr>
                <w:rStyle w:val="None"/>
              </w:rPr>
              <w:t>5</w:t>
            </w:r>
          </w:p>
          <w:p w14:paraId="54869B62" w14:textId="77777777" w:rsidR="001F1F3C" w:rsidRDefault="00857B7D">
            <w:pPr>
              <w:pStyle w:val="Body"/>
              <w:jc w:val="center"/>
            </w:pPr>
            <w:r>
              <w:rPr>
                <w:rStyle w:val="None"/>
              </w:rPr>
              <w:t>8</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B03E70D" w14:textId="77777777" w:rsidR="001F1F3C" w:rsidRDefault="00857B7D">
            <w:pPr>
              <w:pStyle w:val="Body"/>
              <w:jc w:val="center"/>
            </w:pPr>
            <w:r>
              <w:rPr>
                <w:rStyle w:val="None"/>
              </w:rPr>
              <w:t>&gt; 0.29</w:t>
            </w:r>
          </w:p>
        </w:tc>
      </w:tr>
      <w:tr w:rsidR="001F1F3C" w14:paraId="01ABA637"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3969347" w14:textId="77777777" w:rsidR="001F1F3C" w:rsidRDefault="00857B7D">
            <w:pPr>
              <w:pStyle w:val="Body"/>
            </w:pPr>
            <w:r>
              <w:rPr>
                <w:rStyle w:val="None"/>
              </w:rPr>
              <w:t xml:space="preserve">pChk1 </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9CD55A" w14:textId="77777777" w:rsidR="001F1F3C" w:rsidRDefault="00857B7D">
            <w:pPr>
              <w:pStyle w:val="Body"/>
            </w:pPr>
            <w:r>
              <w:rPr>
                <w:rStyle w:val="None"/>
              </w:rPr>
              <w:t>T</w:t>
            </w:r>
          </w:p>
          <w:p w14:paraId="55B186E8"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14861" w14:textId="77777777" w:rsidR="001F1F3C" w:rsidRDefault="00857B7D">
            <w:pPr>
              <w:pStyle w:val="Body"/>
              <w:jc w:val="center"/>
            </w:pPr>
            <w:r>
              <w:rPr>
                <w:rStyle w:val="None"/>
              </w:rPr>
              <w:t>13</w:t>
            </w:r>
          </w:p>
          <w:p w14:paraId="5E927067" w14:textId="77777777" w:rsidR="001F1F3C" w:rsidRDefault="00857B7D">
            <w:pPr>
              <w:pStyle w:val="Body"/>
              <w:jc w:val="center"/>
            </w:pPr>
            <w:r>
              <w:rPr>
                <w:rStyle w:val="None"/>
              </w:rPr>
              <w:t>3</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2EEFDFB" w14:textId="77777777" w:rsidR="001F1F3C" w:rsidRDefault="00857B7D">
            <w:pPr>
              <w:pStyle w:val="Body"/>
              <w:jc w:val="center"/>
            </w:pPr>
            <w:r>
              <w:rPr>
                <w:rStyle w:val="None"/>
              </w:rPr>
              <w:t>3</w:t>
            </w:r>
          </w:p>
          <w:p w14:paraId="15924281" w14:textId="77777777" w:rsidR="001F1F3C" w:rsidRDefault="00857B7D">
            <w:pPr>
              <w:pStyle w:val="Body"/>
              <w:jc w:val="center"/>
            </w:pPr>
            <w:r>
              <w:rPr>
                <w:rStyle w:val="None"/>
              </w:rPr>
              <w:t>8</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70E0ACF" w14:textId="77777777" w:rsidR="001F1F3C" w:rsidRDefault="00857B7D">
            <w:pPr>
              <w:pStyle w:val="Body"/>
              <w:jc w:val="center"/>
            </w:pPr>
            <w:r>
              <w:rPr>
                <w:rStyle w:val="None"/>
              </w:rPr>
              <w:t>1</w:t>
            </w:r>
          </w:p>
          <w:p w14:paraId="60C166A9" w14:textId="77777777" w:rsidR="001F1F3C" w:rsidRDefault="00857B7D">
            <w:pPr>
              <w:pStyle w:val="Body"/>
              <w:jc w:val="center"/>
            </w:pPr>
            <w:r>
              <w:rPr>
                <w:rStyle w:val="None"/>
              </w:rPr>
              <w:t>12</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68C5BD3" w14:textId="77777777" w:rsidR="001F1F3C" w:rsidRDefault="00857B7D">
            <w:pPr>
              <w:pStyle w:val="Body"/>
              <w:jc w:val="center"/>
            </w:pPr>
            <w:r>
              <w:rPr>
                <w:rStyle w:val="None"/>
              </w:rPr>
              <w:t>&lt; 0.0005</w:t>
            </w:r>
          </w:p>
        </w:tc>
      </w:tr>
      <w:tr w:rsidR="001F1F3C" w14:paraId="590CE56D"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114497F" w14:textId="77777777" w:rsidR="001F1F3C" w:rsidRDefault="00857B7D">
            <w:pPr>
              <w:pStyle w:val="Body"/>
            </w:pPr>
            <w:r>
              <w:rPr>
                <w:rStyle w:val="None"/>
              </w:rPr>
              <w:t>FANCD2 (S &amp; L</w:t>
            </w:r>
            <w:r>
              <w:rPr>
                <w:rStyle w:val="None"/>
                <w:vertAlign w:val="superscript"/>
              </w:rPr>
              <w:t>#</w:t>
            </w:r>
            <w:r>
              <w:rPr>
                <w:rStyle w:val="None"/>
              </w:rPr>
              <w:t>)</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546BD8" w14:textId="77777777" w:rsidR="001F1F3C" w:rsidRDefault="00857B7D">
            <w:pPr>
              <w:pStyle w:val="Body"/>
            </w:pPr>
            <w:r>
              <w:rPr>
                <w:rStyle w:val="None"/>
              </w:rPr>
              <w:t>T</w:t>
            </w:r>
          </w:p>
          <w:p w14:paraId="2BBA4517"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F95481" w14:textId="77777777" w:rsidR="001F1F3C" w:rsidRDefault="00857B7D">
            <w:pPr>
              <w:pStyle w:val="Body"/>
              <w:jc w:val="center"/>
            </w:pPr>
            <w:r>
              <w:rPr>
                <w:rStyle w:val="None"/>
              </w:rPr>
              <w:t>10</w:t>
            </w:r>
          </w:p>
          <w:p w14:paraId="2F2BA7D7" w14:textId="77777777" w:rsidR="001F1F3C" w:rsidRDefault="00857B7D">
            <w:pPr>
              <w:pStyle w:val="Body"/>
              <w:jc w:val="center"/>
            </w:pPr>
            <w:r>
              <w:rPr>
                <w:rStyle w:val="None"/>
              </w:rPr>
              <w:t>10</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8D2A7D1" w14:textId="77777777" w:rsidR="001F1F3C" w:rsidRDefault="00857B7D">
            <w:pPr>
              <w:pStyle w:val="Body"/>
              <w:jc w:val="center"/>
            </w:pPr>
            <w:r>
              <w:rPr>
                <w:rStyle w:val="None"/>
              </w:rPr>
              <w:t>2</w:t>
            </w:r>
          </w:p>
          <w:p w14:paraId="047CC60F" w14:textId="77777777" w:rsidR="001F1F3C" w:rsidRDefault="00857B7D">
            <w:pPr>
              <w:pStyle w:val="Body"/>
              <w:jc w:val="center"/>
            </w:pPr>
            <w:r>
              <w:rPr>
                <w:rStyle w:val="None"/>
              </w:rPr>
              <w:t>8</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1C6EBB7" w14:textId="77777777" w:rsidR="001F1F3C" w:rsidRDefault="00857B7D">
            <w:pPr>
              <w:pStyle w:val="Body"/>
              <w:jc w:val="center"/>
            </w:pPr>
            <w:r>
              <w:rPr>
                <w:rStyle w:val="None"/>
              </w:rPr>
              <w:t>5</w:t>
            </w:r>
          </w:p>
          <w:p w14:paraId="074DA326" w14:textId="77777777" w:rsidR="001F1F3C" w:rsidRDefault="00857B7D">
            <w:pPr>
              <w:pStyle w:val="Body"/>
              <w:jc w:val="center"/>
            </w:pPr>
            <w:r>
              <w:rPr>
                <w:rStyle w:val="None"/>
              </w:rPr>
              <w:t>5</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878B036" w14:textId="77777777" w:rsidR="001F1F3C" w:rsidRDefault="00857B7D">
            <w:pPr>
              <w:pStyle w:val="Body"/>
              <w:jc w:val="center"/>
            </w:pPr>
            <w:r>
              <w:rPr>
                <w:rStyle w:val="None"/>
              </w:rPr>
              <w:t>&lt; 0.025</w:t>
            </w:r>
          </w:p>
        </w:tc>
      </w:tr>
      <w:tr w:rsidR="001F1F3C" w14:paraId="2034DE14"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ECA7052" w14:textId="24E94E18" w:rsidR="001F1F3C" w:rsidRDefault="00857B7D">
            <w:pPr>
              <w:pStyle w:val="Body"/>
            </w:pPr>
            <w:r>
              <w:rPr>
                <w:rStyle w:val="None"/>
              </w:rPr>
              <w:t>pFANCD2-</w:t>
            </w:r>
            <w:r w:rsidR="003A0B75">
              <w:rPr>
                <w:rStyle w:val="None"/>
              </w:rPr>
              <w:t>S</w:t>
            </w:r>
            <w:r>
              <w:rPr>
                <w:rStyle w:val="None"/>
              </w:rPr>
              <w:t xml:space="preserve">331 </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43DEF2" w14:textId="77777777" w:rsidR="001F1F3C" w:rsidRDefault="00857B7D">
            <w:pPr>
              <w:pStyle w:val="Body"/>
            </w:pPr>
            <w:r>
              <w:rPr>
                <w:rStyle w:val="None"/>
              </w:rPr>
              <w:t>T</w:t>
            </w:r>
          </w:p>
          <w:p w14:paraId="21CCA5A2"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2FB08C6" w14:textId="77777777" w:rsidR="001F1F3C" w:rsidRDefault="00857B7D">
            <w:pPr>
              <w:pStyle w:val="Body"/>
              <w:jc w:val="center"/>
            </w:pPr>
            <w:r>
              <w:rPr>
                <w:rStyle w:val="None"/>
              </w:rPr>
              <w:t>16</w:t>
            </w:r>
          </w:p>
          <w:p w14:paraId="338C745D" w14:textId="77777777" w:rsidR="001F1F3C" w:rsidRDefault="00857B7D">
            <w:pPr>
              <w:pStyle w:val="Body"/>
              <w:jc w:val="center"/>
            </w:pPr>
            <w:r>
              <w:rPr>
                <w:rStyle w:val="None"/>
              </w:rPr>
              <w:t>1</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58E4DC" w14:textId="77777777" w:rsidR="001F1F3C" w:rsidRDefault="00857B7D">
            <w:pPr>
              <w:pStyle w:val="Body"/>
              <w:jc w:val="center"/>
            </w:pPr>
            <w:r>
              <w:rPr>
                <w:rStyle w:val="None"/>
              </w:rPr>
              <w:t>1</w:t>
            </w:r>
          </w:p>
          <w:p w14:paraId="235093EE" w14:textId="77777777" w:rsidR="001F1F3C" w:rsidRDefault="00857B7D">
            <w:pPr>
              <w:pStyle w:val="Body"/>
              <w:jc w:val="center"/>
            </w:pPr>
            <w:r>
              <w:rPr>
                <w:rStyle w:val="None"/>
              </w:rPr>
              <w:t>12</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547DA4A" w14:textId="77777777" w:rsidR="001F1F3C" w:rsidRDefault="00857B7D">
            <w:pPr>
              <w:pStyle w:val="Body"/>
              <w:jc w:val="center"/>
            </w:pPr>
            <w:r>
              <w:rPr>
                <w:rStyle w:val="None"/>
              </w:rPr>
              <w:t>0</w:t>
            </w:r>
          </w:p>
          <w:p w14:paraId="108E3801" w14:textId="77777777" w:rsidR="001F1F3C" w:rsidRDefault="00857B7D">
            <w:pPr>
              <w:pStyle w:val="Body"/>
              <w:jc w:val="center"/>
            </w:pPr>
            <w:r>
              <w:rPr>
                <w:rStyle w:val="None"/>
              </w:rPr>
              <w:t>10</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3B074027" w14:textId="77777777" w:rsidR="001F1F3C" w:rsidRDefault="00857B7D">
            <w:pPr>
              <w:pStyle w:val="Body"/>
              <w:jc w:val="center"/>
            </w:pPr>
            <w:r>
              <w:rPr>
                <w:rStyle w:val="None"/>
              </w:rPr>
              <w:t>&lt; 0.0005</w:t>
            </w:r>
          </w:p>
        </w:tc>
      </w:tr>
      <w:tr w:rsidR="001F1F3C" w14:paraId="543A7558"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7386ACD" w14:textId="77777777" w:rsidR="001F1F3C" w:rsidRDefault="00857B7D">
            <w:pPr>
              <w:pStyle w:val="Body"/>
            </w:pPr>
            <w:r>
              <w:rPr>
                <w:rStyle w:val="None"/>
              </w:rPr>
              <w:t>FANCG</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A660387" w14:textId="77777777" w:rsidR="001F1F3C" w:rsidRDefault="00857B7D">
            <w:pPr>
              <w:pStyle w:val="Body"/>
            </w:pPr>
            <w:r>
              <w:rPr>
                <w:rStyle w:val="None"/>
              </w:rPr>
              <w:t>T</w:t>
            </w:r>
          </w:p>
          <w:p w14:paraId="76A22FB3"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0CE82D" w14:textId="77777777" w:rsidR="001F1F3C" w:rsidRDefault="00857B7D">
            <w:pPr>
              <w:pStyle w:val="Body"/>
              <w:jc w:val="center"/>
            </w:pPr>
            <w:r>
              <w:rPr>
                <w:rStyle w:val="None"/>
              </w:rPr>
              <w:t>4</w:t>
            </w:r>
          </w:p>
          <w:p w14:paraId="5533F3D1" w14:textId="77777777" w:rsidR="001F1F3C" w:rsidRDefault="00857B7D">
            <w:pPr>
              <w:pStyle w:val="Body"/>
              <w:jc w:val="center"/>
            </w:pPr>
            <w:r>
              <w:rPr>
                <w:rStyle w:val="None"/>
              </w:rPr>
              <w:t>10</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51D813A" w14:textId="77777777" w:rsidR="001F1F3C" w:rsidRDefault="00857B7D">
            <w:pPr>
              <w:pStyle w:val="Body"/>
              <w:jc w:val="center"/>
            </w:pPr>
            <w:r>
              <w:rPr>
                <w:rStyle w:val="None"/>
              </w:rPr>
              <w:t>6</w:t>
            </w:r>
          </w:p>
          <w:p w14:paraId="17F361EB" w14:textId="77777777" w:rsidR="001F1F3C" w:rsidRDefault="00857B7D">
            <w:pPr>
              <w:pStyle w:val="Body"/>
              <w:jc w:val="center"/>
            </w:pPr>
            <w:r>
              <w:rPr>
                <w:rStyle w:val="None"/>
              </w:rPr>
              <w:t>4</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F0031A9" w14:textId="77777777" w:rsidR="001F1F3C" w:rsidRDefault="00857B7D">
            <w:pPr>
              <w:pStyle w:val="Body"/>
              <w:jc w:val="center"/>
            </w:pPr>
            <w:r>
              <w:rPr>
                <w:rStyle w:val="None"/>
              </w:rPr>
              <w:t>7</w:t>
            </w:r>
          </w:p>
          <w:p w14:paraId="757E108F" w14:textId="77777777" w:rsidR="001F1F3C" w:rsidRDefault="00857B7D">
            <w:pPr>
              <w:pStyle w:val="Body"/>
              <w:jc w:val="center"/>
            </w:pPr>
            <w:r>
              <w:rPr>
                <w:rStyle w:val="None"/>
              </w:rPr>
              <w:t>9</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04E3B02" w14:textId="77777777" w:rsidR="001F1F3C" w:rsidRDefault="00857B7D">
            <w:pPr>
              <w:pStyle w:val="Body"/>
              <w:jc w:val="center"/>
            </w:pPr>
            <w:r>
              <w:rPr>
                <w:rStyle w:val="None"/>
              </w:rPr>
              <w:t>0.61</w:t>
            </w:r>
          </w:p>
        </w:tc>
      </w:tr>
      <w:tr w:rsidR="001F1F3C" w14:paraId="0FCD0992" w14:textId="77777777">
        <w:trPr>
          <w:trHeight w:val="580"/>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B4A4F5" w14:textId="2565C4D0" w:rsidR="001F1F3C" w:rsidRDefault="00857B7D">
            <w:pPr>
              <w:pStyle w:val="Body"/>
            </w:pPr>
            <w:r>
              <w:rPr>
                <w:rStyle w:val="None"/>
              </w:rPr>
              <w:t>pFANCG-</w:t>
            </w:r>
            <w:r w:rsidR="003A0B75">
              <w:rPr>
                <w:rStyle w:val="None"/>
              </w:rPr>
              <w:t>S</w:t>
            </w:r>
            <w:r>
              <w:rPr>
                <w:rStyle w:val="None"/>
              </w:rPr>
              <w:t>7</w:t>
            </w:r>
          </w:p>
        </w:tc>
        <w:tc>
          <w:tcPr>
            <w:tcW w:w="1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A293A1F" w14:textId="77777777" w:rsidR="001F1F3C" w:rsidRDefault="00857B7D">
            <w:pPr>
              <w:pStyle w:val="Body"/>
            </w:pPr>
            <w:r>
              <w:rPr>
                <w:rStyle w:val="None"/>
              </w:rPr>
              <w:t>T</w:t>
            </w:r>
          </w:p>
          <w:p w14:paraId="4AA79F69" w14:textId="77777777" w:rsidR="001F1F3C" w:rsidRDefault="00857B7D">
            <w:pPr>
              <w:pStyle w:val="Body"/>
            </w:pPr>
            <w:r>
              <w:rPr>
                <w:rStyle w:val="None"/>
              </w:rPr>
              <w:t>NT</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B9B6B6B" w14:textId="77777777" w:rsidR="001F1F3C" w:rsidRDefault="00857B7D">
            <w:pPr>
              <w:pStyle w:val="Body"/>
              <w:jc w:val="center"/>
            </w:pPr>
            <w:r>
              <w:rPr>
                <w:rStyle w:val="None"/>
              </w:rPr>
              <w:t>16</w:t>
            </w:r>
          </w:p>
          <w:p w14:paraId="3474AD68" w14:textId="77777777" w:rsidR="001F1F3C" w:rsidRDefault="00857B7D">
            <w:pPr>
              <w:pStyle w:val="Body"/>
              <w:jc w:val="center"/>
            </w:pPr>
            <w:r>
              <w:rPr>
                <w:rStyle w:val="None"/>
              </w:rPr>
              <w:t>1</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B2D37D5" w14:textId="77777777" w:rsidR="001F1F3C" w:rsidRDefault="00857B7D">
            <w:pPr>
              <w:pStyle w:val="Body"/>
              <w:jc w:val="center"/>
            </w:pPr>
            <w:r>
              <w:rPr>
                <w:rStyle w:val="None"/>
              </w:rPr>
              <w:t>1</w:t>
            </w:r>
          </w:p>
          <w:p w14:paraId="10C3EA68" w14:textId="77777777" w:rsidR="001F1F3C" w:rsidRDefault="00857B7D">
            <w:pPr>
              <w:pStyle w:val="Body"/>
              <w:jc w:val="center"/>
            </w:pPr>
            <w:r>
              <w:rPr>
                <w:rStyle w:val="None"/>
              </w:rPr>
              <w:t>10</w:t>
            </w:r>
          </w:p>
        </w:tc>
        <w:tc>
          <w:tcPr>
            <w:tcW w:w="133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7044D5B" w14:textId="77777777" w:rsidR="001F1F3C" w:rsidRDefault="00857B7D">
            <w:pPr>
              <w:pStyle w:val="Body"/>
              <w:jc w:val="center"/>
            </w:pPr>
            <w:r>
              <w:rPr>
                <w:rStyle w:val="None"/>
              </w:rPr>
              <w:t>0</w:t>
            </w:r>
          </w:p>
          <w:p w14:paraId="0B187108" w14:textId="77777777" w:rsidR="001F1F3C" w:rsidRDefault="00857B7D">
            <w:pPr>
              <w:pStyle w:val="Body"/>
              <w:jc w:val="center"/>
            </w:pPr>
            <w:r>
              <w:rPr>
                <w:rStyle w:val="None"/>
              </w:rPr>
              <w:t>12</w:t>
            </w:r>
          </w:p>
        </w:tc>
        <w:tc>
          <w:tcPr>
            <w:tcW w:w="203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3B4F2A2" w14:textId="77777777" w:rsidR="001F1F3C" w:rsidRDefault="00857B7D">
            <w:pPr>
              <w:pStyle w:val="Body"/>
              <w:jc w:val="center"/>
            </w:pPr>
            <w:r>
              <w:rPr>
                <w:rStyle w:val="None"/>
              </w:rPr>
              <w:t>&lt; 0.0005</w:t>
            </w:r>
          </w:p>
        </w:tc>
      </w:tr>
    </w:tbl>
    <w:p w14:paraId="47F4DBEA" w14:textId="77777777" w:rsidR="001F1F3C" w:rsidRDefault="001F1F3C">
      <w:pPr>
        <w:pStyle w:val="Caption"/>
        <w:widowControl w:val="0"/>
        <w:ind w:left="144" w:hanging="144"/>
      </w:pPr>
    </w:p>
    <w:p w14:paraId="17A56A7D" w14:textId="77777777" w:rsidR="001F1F3C" w:rsidRDefault="00857B7D">
      <w:pPr>
        <w:pStyle w:val="ListParagraph"/>
        <w:numPr>
          <w:ilvl w:val="0"/>
          <w:numId w:val="6"/>
        </w:numPr>
        <w:spacing w:after="0" w:line="240" w:lineRule="auto"/>
      </w:pPr>
      <w:r>
        <w:t>See materials and methods</w:t>
      </w:r>
    </w:p>
    <w:p w14:paraId="3FF30604" w14:textId="73863D56" w:rsidR="001F1F3C" w:rsidRDefault="00857B7D">
      <w:pPr>
        <w:pStyle w:val="Body"/>
        <w:ind w:left="720"/>
      </w:pPr>
      <w:r>
        <w:rPr>
          <w:rStyle w:val="None"/>
          <w:vertAlign w:val="superscript"/>
        </w:rPr>
        <w:t>#</w:t>
      </w:r>
      <w:r>
        <w:t xml:space="preserve"> Sum of </w:t>
      </w:r>
      <w:r>
        <w:rPr>
          <w:rtl/>
        </w:rPr>
        <w:t>‘</w:t>
      </w:r>
      <w:r>
        <w:t>small</w:t>
      </w:r>
      <w:r>
        <w:rPr>
          <w:rtl/>
        </w:rPr>
        <w:t xml:space="preserve">’ </w:t>
      </w:r>
      <w:r>
        <w:t xml:space="preserve">and </w:t>
      </w:r>
      <w:r>
        <w:rPr>
          <w:rtl/>
        </w:rPr>
        <w:t>‘</w:t>
      </w:r>
      <w:r>
        <w:t>large</w:t>
      </w:r>
      <w:r w:rsidR="009D3A33">
        <w:t>’</w:t>
      </w:r>
      <w:r>
        <w:rPr>
          <w:rtl/>
        </w:rPr>
        <w:t xml:space="preserve"> </w:t>
      </w:r>
      <w:r w:rsidR="009D3A33">
        <w:rPr>
          <w:lang w:val="en-GB"/>
        </w:rPr>
        <w:t xml:space="preserve"> </w:t>
      </w:r>
      <w:r>
        <w:t>FANCD2 isoforms - L corresponds to the mono</w:t>
      </w:r>
      <w:r w:rsidR="009D3A33">
        <w:t>-</w:t>
      </w:r>
      <w:r>
        <w:t xml:space="preserve">ubiquitylated (activated) isoform </w:t>
      </w:r>
    </w:p>
    <w:p w14:paraId="693AA1AA" w14:textId="1197260E" w:rsidR="001F1F3C" w:rsidRDefault="00857B7D">
      <w:pPr>
        <w:pStyle w:val="Body"/>
        <w:ind w:left="720"/>
      </w:pPr>
      <w:r>
        <w:t xml:space="preserve">p: phosphorylated proteins; </w:t>
      </w:r>
      <w:r w:rsidR="00C74CBA">
        <w:t>S</w:t>
      </w:r>
      <w:r>
        <w:t xml:space="preserve">331 </w:t>
      </w:r>
      <w:r w:rsidR="00C74CBA">
        <w:t>and S</w:t>
      </w:r>
      <w:r>
        <w:t xml:space="preserve">7: location of phosphorylation </w:t>
      </w:r>
    </w:p>
    <w:p w14:paraId="0958EB46" w14:textId="77777777" w:rsidR="001F1F3C" w:rsidRDefault="001F1F3C">
      <w:pPr>
        <w:pStyle w:val="CommentText"/>
        <w:spacing w:after="0" w:line="480" w:lineRule="auto"/>
        <w:rPr>
          <w:sz w:val="24"/>
          <w:szCs w:val="24"/>
        </w:rPr>
      </w:pPr>
    </w:p>
    <w:p w14:paraId="3346A137" w14:textId="77777777" w:rsidR="001F1F3C" w:rsidRDefault="001F1F3C">
      <w:pPr>
        <w:pStyle w:val="Body"/>
      </w:pPr>
    </w:p>
    <w:p w14:paraId="37A38B14" w14:textId="77777777" w:rsidR="001F1F3C" w:rsidRDefault="001F1F3C">
      <w:pPr>
        <w:pStyle w:val="Body"/>
        <w:tabs>
          <w:tab w:val="left" w:pos="20"/>
          <w:tab w:val="left" w:pos="20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pPr>
    </w:p>
    <w:p w14:paraId="181B5EC7" w14:textId="77777777" w:rsidR="001F1F3C" w:rsidRDefault="001F1F3C">
      <w:pPr>
        <w:pStyle w:val="Caption"/>
      </w:pPr>
    </w:p>
    <w:p w14:paraId="6D0FA9F8" w14:textId="77777777" w:rsidR="001F1F3C" w:rsidRDefault="001F1F3C">
      <w:pPr>
        <w:pStyle w:val="Body"/>
      </w:pPr>
    </w:p>
    <w:p w14:paraId="0CF87958" w14:textId="77777777" w:rsidR="001F1F3C" w:rsidRDefault="001F1F3C">
      <w:pPr>
        <w:pStyle w:val="Body"/>
      </w:pPr>
    </w:p>
    <w:p w14:paraId="3353EE53" w14:textId="77777777" w:rsidR="001F1F3C" w:rsidRDefault="001F1F3C">
      <w:pPr>
        <w:pStyle w:val="Body"/>
      </w:pPr>
    </w:p>
    <w:p w14:paraId="35EAB953" w14:textId="77777777" w:rsidR="001F1F3C" w:rsidRDefault="001F1F3C">
      <w:pPr>
        <w:pStyle w:val="Body"/>
      </w:pPr>
    </w:p>
    <w:p w14:paraId="08D47075" w14:textId="77777777" w:rsidR="001F1F3C" w:rsidRDefault="001F1F3C">
      <w:pPr>
        <w:pStyle w:val="Body"/>
      </w:pPr>
    </w:p>
    <w:p w14:paraId="58EB0109" w14:textId="77777777" w:rsidR="001F1F3C" w:rsidRDefault="001F1F3C">
      <w:pPr>
        <w:pStyle w:val="Body"/>
      </w:pPr>
    </w:p>
    <w:p w14:paraId="4A938984" w14:textId="77777777" w:rsidR="001F1F3C" w:rsidRDefault="001F1F3C">
      <w:pPr>
        <w:pStyle w:val="Body"/>
      </w:pPr>
    </w:p>
    <w:p w14:paraId="190F5F3A" w14:textId="77777777" w:rsidR="001F1F3C" w:rsidRDefault="001F1F3C">
      <w:pPr>
        <w:pStyle w:val="Body"/>
      </w:pPr>
    </w:p>
    <w:p w14:paraId="7DC4F87A" w14:textId="77777777" w:rsidR="001F1F3C" w:rsidRDefault="001F1F3C">
      <w:pPr>
        <w:pStyle w:val="Body"/>
      </w:pPr>
    </w:p>
    <w:p w14:paraId="087D5A4F" w14:textId="0DF82C72" w:rsidR="001F1F3C" w:rsidRDefault="00857B7D" w:rsidP="00183274">
      <w:pPr>
        <w:pStyle w:val="Body"/>
        <w:spacing w:line="360" w:lineRule="auto"/>
        <w:jc w:val="both"/>
      </w:pPr>
      <w:r>
        <w:t>Figure 1</w:t>
      </w:r>
      <w:r>
        <w:rPr>
          <w:rStyle w:val="None"/>
          <w:b/>
          <w:bCs/>
        </w:rPr>
        <w:t>.</w:t>
      </w:r>
      <w:r>
        <w:t xml:space="preserve"> Immunohistochemistry for FANCD2. The photomicrographs illustrate the transition between normal (non-dysplastic; n) and dysplastic (d) epithelium (A &amp; B); and between dysplastic (d) epithelium and early squamous cell carcinoma (t) (C &amp; D). Differences in expression of FANCD2 between normal, dysplastic and invasive epithelia are seen. While variably strong, nuclear and cytoplasmic immunostaining is cent</w:t>
      </w:r>
      <w:r w:rsidR="00183274">
        <w:t>e</w:t>
      </w:r>
      <w:r>
        <w:t xml:space="preserve">red on the </w:t>
      </w:r>
      <w:proofErr w:type="spellStart"/>
      <w:r>
        <w:t>suprabasal</w:t>
      </w:r>
      <w:proofErr w:type="spellEnd"/>
      <w:r>
        <w:t xml:space="preserve"> layers of dysplastic epithelia, it is absent from normal epithelium (n in A) and lost from the </w:t>
      </w:r>
      <w:proofErr w:type="spellStart"/>
      <w:r>
        <w:t>tumour</w:t>
      </w:r>
      <w:proofErr w:type="spellEnd"/>
      <w:r>
        <w:t xml:space="preserve"> (t in C). Basal keratinocytes of the dysplastic epithelia are increased in numbers (A) or show perturbed stratification and nuclear hyperchromatism (B). Inflammatory reaction (</w:t>
      </w:r>
      <w:proofErr w:type="spellStart"/>
      <w:r>
        <w:t>i</w:t>
      </w:r>
      <w:proofErr w:type="spellEnd"/>
      <w:r>
        <w:t xml:space="preserve">) of variable density is seen underneath dysplastic epithelia and </w:t>
      </w:r>
      <w:proofErr w:type="spellStart"/>
      <w:r>
        <w:t>tumour</w:t>
      </w:r>
      <w:proofErr w:type="spellEnd"/>
      <w:r>
        <w:t xml:space="preserve"> (A &amp; C). 1B &amp; 1D are from adjacent sections stained with </w:t>
      </w:r>
      <w:r w:rsidR="00183274">
        <w:t>H &amp; E</w:t>
      </w:r>
      <w:r>
        <w:t xml:space="preserve"> to allow comparison. Objective magnification × 4.</w:t>
      </w:r>
    </w:p>
    <w:p w14:paraId="4BFE3116" w14:textId="77777777" w:rsidR="001F1F3C" w:rsidRDefault="001F1F3C" w:rsidP="00183274">
      <w:pPr>
        <w:pStyle w:val="Body"/>
        <w:spacing w:line="360" w:lineRule="auto"/>
        <w:jc w:val="both"/>
      </w:pPr>
    </w:p>
    <w:p w14:paraId="71ADEF28" w14:textId="77777777" w:rsidR="001F1F3C" w:rsidRDefault="001F1F3C" w:rsidP="00183274">
      <w:pPr>
        <w:pStyle w:val="Body"/>
        <w:spacing w:line="360" w:lineRule="auto"/>
        <w:jc w:val="both"/>
      </w:pPr>
    </w:p>
    <w:p w14:paraId="38BCCD63" w14:textId="3A48E97E" w:rsidR="001F1F3C" w:rsidRDefault="00857B7D" w:rsidP="00183274">
      <w:pPr>
        <w:pStyle w:val="Body"/>
        <w:spacing w:line="360" w:lineRule="auto"/>
        <w:jc w:val="both"/>
      </w:pPr>
      <w:r>
        <w:t>Figure 2</w:t>
      </w:r>
      <w:r>
        <w:rPr>
          <w:rStyle w:val="None"/>
          <w:b/>
          <w:bCs/>
        </w:rPr>
        <w:t>.</w:t>
      </w:r>
      <w:r>
        <w:t xml:space="preserve"> Immunohistochemistry for FANCD2 in OED. The photomicrographs illustrate differences in expression of FANCD2 between OED-NT (A &amp; C) and OED-T (E &amp; G). Although variably strong immunostaining decorates non-keratini</w:t>
      </w:r>
      <w:r w:rsidR="00183274">
        <w:t>z</w:t>
      </w:r>
      <w:r>
        <w:t>ing layers in OED-NT (A &amp; C), it is absent from basal and parabasal, epithelial components (asterisks) in OED-T (E &amp; G). Higher magnification allows appreciation of the differences and dysplastic features (C,</w:t>
      </w:r>
      <w:r w:rsidR="00183274">
        <w:t xml:space="preserve"> </w:t>
      </w:r>
      <w:r>
        <w:t>D &amp; G,</w:t>
      </w:r>
      <w:r w:rsidR="00183274">
        <w:t xml:space="preserve"> </w:t>
      </w:r>
      <w:r>
        <w:t>H), including swollen, drop-shaped rete, perturbed stratification, enlarged nuclei (arrow), increased nuclear</w:t>
      </w:r>
      <w:r w:rsidR="00183274">
        <w:t xml:space="preserve"> </w:t>
      </w:r>
      <w:r>
        <w:t>: cytoplasmic ratio (C,</w:t>
      </w:r>
      <w:r w:rsidR="00183274">
        <w:t xml:space="preserve"> </w:t>
      </w:r>
      <w:r>
        <w:t>D), a</w:t>
      </w:r>
      <w:r w:rsidR="00183274">
        <w:t xml:space="preserve"> </w:t>
      </w:r>
      <w:r>
        <w:t>markedly irregular lower epithelial border and increased numbers of cells having a basaloid phenotype (G,</w:t>
      </w:r>
      <w:r w:rsidR="00183274">
        <w:t xml:space="preserve"> </w:t>
      </w:r>
      <w:r>
        <w:t xml:space="preserve">H). Note the variable inflammatory reaction. B, D, F &amp; H are from adjacent sections stained with </w:t>
      </w:r>
      <w:r w:rsidR="00183274">
        <w:t xml:space="preserve">H &amp; E </w:t>
      </w:r>
      <w:r>
        <w:t xml:space="preserve">to allow comparison. Objective magnification × </w:t>
      </w:r>
      <w:r>
        <w:rPr>
          <w:lang w:val="de-DE"/>
        </w:rPr>
        <w:t xml:space="preserve">4 (A, B, E, F); </w:t>
      </w:r>
      <w:r>
        <w:t>× 10 (C,</w:t>
      </w:r>
      <w:r w:rsidR="00183274">
        <w:t xml:space="preserve"> </w:t>
      </w:r>
      <w:r>
        <w:t>D,</w:t>
      </w:r>
      <w:r w:rsidR="00183274">
        <w:t xml:space="preserve"> </w:t>
      </w:r>
      <w:r>
        <w:t>G, H).</w:t>
      </w:r>
    </w:p>
    <w:p w14:paraId="3E20328C" w14:textId="77777777" w:rsidR="001F1F3C" w:rsidRDefault="001F1F3C" w:rsidP="006F6175">
      <w:pPr>
        <w:pStyle w:val="Body"/>
        <w:tabs>
          <w:tab w:val="left" w:pos="180"/>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20"/>
        </w:tabs>
        <w:spacing w:line="480" w:lineRule="auto"/>
        <w:jc w:val="both"/>
      </w:pPr>
    </w:p>
    <w:p w14:paraId="743FE7B1" w14:textId="65724A27" w:rsidR="001F1F3C" w:rsidRDefault="00857B7D" w:rsidP="006F6175">
      <w:pPr>
        <w:pStyle w:val="Body"/>
        <w:spacing w:line="360" w:lineRule="auto"/>
        <w:jc w:val="both"/>
      </w:pPr>
      <w:r>
        <w:t>Figure 3.</w:t>
      </w:r>
      <w:r w:rsidR="00183274">
        <w:t xml:space="preserve"> </w:t>
      </w:r>
      <w:r>
        <w:t xml:space="preserve">Representative example of Western blot expression analysis of DNA damage sensing and repair proteins. NT: first diagnostic biopsy of a non-transforming OED; T: first diagnostic biopsy of a transforming OED; </w:t>
      </w:r>
      <w:proofErr w:type="spellStart"/>
      <w:r>
        <w:t>Oe</w:t>
      </w:r>
      <w:proofErr w:type="spellEnd"/>
      <w:r>
        <w:t>: normal esophagus; CT: control OSCC from a different cohort; Molecular weights (</w:t>
      </w:r>
      <w:proofErr w:type="spellStart"/>
      <w:r>
        <w:t>kDa</w:t>
      </w:r>
      <w:proofErr w:type="spellEnd"/>
      <w:r>
        <w:t>): β-actin(42), ATR(</w:t>
      </w:r>
      <w:r w:rsidR="00C74CBA">
        <w:t>25</w:t>
      </w:r>
      <w:r>
        <w:t xml:space="preserve">0), </w:t>
      </w:r>
      <w:proofErr w:type="spellStart"/>
      <w:r>
        <w:t>pATR</w:t>
      </w:r>
      <w:proofErr w:type="spellEnd"/>
      <w:r>
        <w:t>(250), Chk1(54), pChk1(56), FANCD2 (164) and FANCG (69).</w:t>
      </w:r>
    </w:p>
    <w:p w14:paraId="52A87267" w14:textId="33551DC7" w:rsidR="001F1F3C" w:rsidRDefault="001F1F3C">
      <w:pPr>
        <w:pStyle w:val="Body"/>
        <w:spacing w:line="360" w:lineRule="auto"/>
        <w:jc w:val="both"/>
      </w:pPr>
    </w:p>
    <w:p w14:paraId="47E465DF" w14:textId="77777777" w:rsidR="001E010D" w:rsidRDefault="001E010D" w:rsidP="00B41418">
      <w:pPr>
        <w:pStyle w:val="Body"/>
      </w:pPr>
    </w:p>
    <w:p w14:paraId="5A299C7E" w14:textId="21F8265C" w:rsidR="00AF0DFA" w:rsidRDefault="00913871" w:rsidP="00B41418">
      <w:pPr>
        <w:pStyle w:val="Body"/>
        <w:rPr>
          <w:lang w:val="en-GB"/>
        </w:rPr>
      </w:pPr>
      <w:r>
        <w:lastRenderedPageBreak/>
        <w:t xml:space="preserve">Figure 4. </w:t>
      </w:r>
      <w:r w:rsidRPr="00AF0DFA">
        <w:rPr>
          <w:lang w:val="en-GB"/>
        </w:rPr>
        <w:t>Normali</w:t>
      </w:r>
      <w:r w:rsidR="001E010D">
        <w:rPr>
          <w:lang w:val="en-GB"/>
        </w:rPr>
        <w:t>z</w:t>
      </w:r>
      <w:r w:rsidRPr="00AF0DFA">
        <w:rPr>
          <w:lang w:val="en-GB"/>
        </w:rPr>
        <w:t>ed western blotting data for all samples and all antibodies.</w:t>
      </w:r>
    </w:p>
    <w:p w14:paraId="38189425" w14:textId="71EEC4F6" w:rsidR="001E010D" w:rsidRPr="00AF0DFA" w:rsidRDefault="001E010D" w:rsidP="00B41418">
      <w:pPr>
        <w:pStyle w:val="Body"/>
      </w:pPr>
      <w:r>
        <w:t xml:space="preserve">All: all samples (n=48); Normal: normal adjacent tissue (n=3); NT: OED-NT samples (n=23); T: OED-T (n=17); Cancer: OSCC (n=3). Blue dashed lines represent the equal </w:t>
      </w:r>
      <w:proofErr w:type="spellStart"/>
      <w:r>
        <w:t>tertiles</w:t>
      </w:r>
      <w:proofErr w:type="spellEnd"/>
      <w:r>
        <w:t xml:space="preserve"> into which each data set was divided</w:t>
      </w:r>
    </w:p>
    <w:sectPr w:rsidR="001E010D" w:rsidRPr="00AF0DFA">
      <w:headerReference w:type="default" r:id="rId10"/>
      <w:footerReference w:type="default" r:id="rId11"/>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21B26" w14:textId="77777777" w:rsidR="00624C98" w:rsidRDefault="00624C98">
      <w:r>
        <w:separator/>
      </w:r>
    </w:p>
  </w:endnote>
  <w:endnote w:type="continuationSeparator" w:id="0">
    <w:p w14:paraId="0BA8D2E2" w14:textId="77777777" w:rsidR="00624C98" w:rsidRDefault="00624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652EB" w14:textId="77777777" w:rsidR="009B1C09" w:rsidRDefault="009B1C09">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720A1" w14:textId="77777777" w:rsidR="00624C98" w:rsidRDefault="00624C98">
      <w:r>
        <w:separator/>
      </w:r>
    </w:p>
  </w:footnote>
  <w:footnote w:type="continuationSeparator" w:id="0">
    <w:p w14:paraId="77D05A12" w14:textId="77777777" w:rsidR="00624C98" w:rsidRDefault="00624C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205A" w14:textId="77777777" w:rsidR="009B1C09" w:rsidRDefault="009B1C09">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C83562"/>
    <w:multiLevelType w:val="hybridMultilevel"/>
    <w:tmpl w:val="04DCCAF6"/>
    <w:numStyleLink w:val="ImportedStyle3"/>
  </w:abstractNum>
  <w:abstractNum w:abstractNumId="1" w15:restartNumberingAfterBreak="0">
    <w:nsid w:val="3CAF3D07"/>
    <w:multiLevelType w:val="hybridMultilevel"/>
    <w:tmpl w:val="04DCCAF6"/>
    <w:styleLink w:val="ImportedStyle3"/>
    <w:lvl w:ilvl="0" w:tplc="E436972E">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53CB5DC">
      <w:start w:val="1"/>
      <w:numFmt w:val="bullet"/>
      <w:lvlText w:val="o"/>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647446">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85A86C2">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2082818">
      <w:start w:val="1"/>
      <w:numFmt w:val="bullet"/>
      <w:lvlText w:val="o"/>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5504CA6">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02469256">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E3A0F52">
      <w:start w:val="1"/>
      <w:numFmt w:val="bullet"/>
      <w:lvlText w:val="o"/>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7A2ADA">
      <w:start w:val="1"/>
      <w:numFmt w:val="bullet"/>
      <w:lvlText w:val="▪"/>
      <w:lvlJc w:val="left"/>
      <w:pPr>
        <w:ind w:left="68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43D87296"/>
    <w:multiLevelType w:val="hybridMultilevel"/>
    <w:tmpl w:val="630883BE"/>
    <w:numStyleLink w:val="ImportedStyle1"/>
  </w:abstractNum>
  <w:abstractNum w:abstractNumId="3" w15:restartNumberingAfterBreak="0">
    <w:nsid w:val="44622FD2"/>
    <w:multiLevelType w:val="hybridMultilevel"/>
    <w:tmpl w:val="896C6548"/>
    <w:styleLink w:val="ImportedStyle2"/>
    <w:lvl w:ilvl="0" w:tplc="D1B8327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302CE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9BC61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F44F0B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82479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0EC193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B6C7D9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540312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9282A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4B3A37D2"/>
    <w:multiLevelType w:val="hybridMultilevel"/>
    <w:tmpl w:val="630883BE"/>
    <w:styleLink w:val="ImportedStyle1"/>
    <w:lvl w:ilvl="0" w:tplc="8708D012">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06FB7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6E5130">
      <w:start w:val="1"/>
      <w:numFmt w:val="lowerRoman"/>
      <w:lvlText w:val="%3."/>
      <w:lvlJc w:val="left"/>
      <w:pPr>
        <w:ind w:left="216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518560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58291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6CC2F4C">
      <w:start w:val="1"/>
      <w:numFmt w:val="lowerRoman"/>
      <w:lvlText w:val="%6."/>
      <w:lvlJc w:val="left"/>
      <w:pPr>
        <w:ind w:left="432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E29DE4">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06EBB3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C861276">
      <w:start w:val="1"/>
      <w:numFmt w:val="lowerRoman"/>
      <w:lvlText w:val="%9."/>
      <w:lvlJc w:val="left"/>
      <w:pPr>
        <w:ind w:left="648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5B7324A7"/>
    <w:multiLevelType w:val="hybridMultilevel"/>
    <w:tmpl w:val="896C6548"/>
    <w:numStyleLink w:val="ImportedStyle2"/>
  </w:abstractNum>
  <w:abstractNum w:abstractNumId="6" w15:restartNumberingAfterBreak="0">
    <w:nsid w:val="71953317"/>
    <w:multiLevelType w:val="hybridMultilevel"/>
    <w:tmpl w:val="99F24324"/>
    <w:lvl w:ilvl="0" w:tplc="A5843B76">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5"/>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r2xzpepxv9d0eeewu5t2sat2sw9r5e0505&quot;&gt;Oral Dysplasia&lt;record-ids&gt;&lt;item&gt;54&lt;/item&gt;&lt;item&gt;60&lt;/item&gt;&lt;item&gt;74&lt;/item&gt;&lt;item&gt;110&lt;/item&gt;&lt;item&gt;149&lt;/item&gt;&lt;item&gt;152&lt;/item&gt;&lt;item&gt;175&lt;/item&gt;&lt;item&gt;185&lt;/item&gt;&lt;item&gt;191&lt;/item&gt;&lt;item&gt;195&lt;/item&gt;&lt;item&gt;705&lt;/item&gt;&lt;item&gt;717&lt;/item&gt;&lt;item&gt;735&lt;/item&gt;&lt;item&gt;759&lt;/item&gt;&lt;item&gt;991&lt;/item&gt;&lt;item&gt;992&lt;/item&gt;&lt;item&gt;1011&lt;/item&gt;&lt;item&gt;1027&lt;/item&gt;&lt;item&gt;1048&lt;/item&gt;&lt;item&gt;1057&lt;/item&gt;&lt;item&gt;1087&lt;/item&gt;&lt;item&gt;1092&lt;/item&gt;&lt;item&gt;1096&lt;/item&gt;&lt;item&gt;1135&lt;/item&gt;&lt;item&gt;1163&lt;/item&gt;&lt;item&gt;1202&lt;/item&gt;&lt;item&gt;1268&lt;/item&gt;&lt;item&gt;1293&lt;/item&gt;&lt;item&gt;1317&lt;/item&gt;&lt;item&gt;1375&lt;/item&gt;&lt;item&gt;1448&lt;/item&gt;&lt;item&gt;1458&lt;/item&gt;&lt;item&gt;1463&lt;/item&gt;&lt;item&gt;1469&lt;/item&gt;&lt;item&gt;1472&lt;/item&gt;&lt;item&gt;3135&lt;/item&gt;&lt;item&gt;3251&lt;/item&gt;&lt;item&gt;3437&lt;/item&gt;&lt;item&gt;3736&lt;/item&gt;&lt;item&gt;3739&lt;/item&gt;&lt;item&gt;3741&lt;/item&gt;&lt;item&gt;4034&lt;/item&gt;&lt;item&gt;4036&lt;/item&gt;&lt;item&gt;4037&lt;/item&gt;&lt;item&gt;4177&lt;/item&gt;&lt;item&gt;4241&lt;/item&gt;&lt;item&gt;4242&lt;/item&gt;&lt;item&gt;4511&lt;/item&gt;&lt;item&gt;4512&lt;/item&gt;&lt;item&gt;4516&lt;/item&gt;&lt;item&gt;4765&lt;/item&gt;&lt;item&gt;4768&lt;/item&gt;&lt;item&gt;4769&lt;/item&gt;&lt;/record-ids&gt;&lt;/item&gt;&lt;/Libraries&gt;"/>
  </w:docVars>
  <w:rsids>
    <w:rsidRoot w:val="001F1F3C"/>
    <w:rsid w:val="000636DE"/>
    <w:rsid w:val="0009739D"/>
    <w:rsid w:val="001145F0"/>
    <w:rsid w:val="00145008"/>
    <w:rsid w:val="00156B8D"/>
    <w:rsid w:val="00183274"/>
    <w:rsid w:val="0019395D"/>
    <w:rsid w:val="001C57FB"/>
    <w:rsid w:val="001E010D"/>
    <w:rsid w:val="001F1F3C"/>
    <w:rsid w:val="00211B06"/>
    <w:rsid w:val="0023320C"/>
    <w:rsid w:val="00254BC7"/>
    <w:rsid w:val="00254E29"/>
    <w:rsid w:val="00275E5F"/>
    <w:rsid w:val="00356136"/>
    <w:rsid w:val="00365663"/>
    <w:rsid w:val="00385D58"/>
    <w:rsid w:val="0039239A"/>
    <w:rsid w:val="003A0B75"/>
    <w:rsid w:val="003D1A35"/>
    <w:rsid w:val="003F3DCD"/>
    <w:rsid w:val="004146E5"/>
    <w:rsid w:val="00417B1B"/>
    <w:rsid w:val="004313DA"/>
    <w:rsid w:val="00465521"/>
    <w:rsid w:val="00477678"/>
    <w:rsid w:val="004838CA"/>
    <w:rsid w:val="004A038B"/>
    <w:rsid w:val="004C4330"/>
    <w:rsid w:val="004C58FF"/>
    <w:rsid w:val="004D3044"/>
    <w:rsid w:val="00505856"/>
    <w:rsid w:val="0051725E"/>
    <w:rsid w:val="00582417"/>
    <w:rsid w:val="005B7BA5"/>
    <w:rsid w:val="00624C98"/>
    <w:rsid w:val="00631922"/>
    <w:rsid w:val="006374DE"/>
    <w:rsid w:val="0066453E"/>
    <w:rsid w:val="006C3E8D"/>
    <w:rsid w:val="006D3557"/>
    <w:rsid w:val="006F6175"/>
    <w:rsid w:val="00755B4D"/>
    <w:rsid w:val="0075739E"/>
    <w:rsid w:val="00773F32"/>
    <w:rsid w:val="007A39A5"/>
    <w:rsid w:val="007B69BC"/>
    <w:rsid w:val="007B6FBD"/>
    <w:rsid w:val="007C0DE3"/>
    <w:rsid w:val="007E7F42"/>
    <w:rsid w:val="00823A0D"/>
    <w:rsid w:val="00844776"/>
    <w:rsid w:val="00857B7D"/>
    <w:rsid w:val="008809AF"/>
    <w:rsid w:val="00885D72"/>
    <w:rsid w:val="00894FCB"/>
    <w:rsid w:val="008B07F4"/>
    <w:rsid w:val="00913871"/>
    <w:rsid w:val="009942B0"/>
    <w:rsid w:val="009B1C09"/>
    <w:rsid w:val="009D3A33"/>
    <w:rsid w:val="00A02E6A"/>
    <w:rsid w:val="00A46899"/>
    <w:rsid w:val="00A56DCD"/>
    <w:rsid w:val="00AC7C9B"/>
    <w:rsid w:val="00AD216A"/>
    <w:rsid w:val="00AF0DFA"/>
    <w:rsid w:val="00B41418"/>
    <w:rsid w:val="00B63D4B"/>
    <w:rsid w:val="00B94F5E"/>
    <w:rsid w:val="00BE37F4"/>
    <w:rsid w:val="00BF7EBC"/>
    <w:rsid w:val="00C026DD"/>
    <w:rsid w:val="00C053F1"/>
    <w:rsid w:val="00C32686"/>
    <w:rsid w:val="00C74119"/>
    <w:rsid w:val="00C74CBA"/>
    <w:rsid w:val="00CA7767"/>
    <w:rsid w:val="00CF2C21"/>
    <w:rsid w:val="00CF4DEA"/>
    <w:rsid w:val="00D04D85"/>
    <w:rsid w:val="00D12F95"/>
    <w:rsid w:val="00D82808"/>
    <w:rsid w:val="00D93588"/>
    <w:rsid w:val="00D947D3"/>
    <w:rsid w:val="00D96BA2"/>
    <w:rsid w:val="00E10B4B"/>
    <w:rsid w:val="00E25CED"/>
    <w:rsid w:val="00E30B63"/>
    <w:rsid w:val="00E31A3D"/>
    <w:rsid w:val="00E7732C"/>
    <w:rsid w:val="00E80179"/>
    <w:rsid w:val="00F106BC"/>
    <w:rsid w:val="00F1177A"/>
    <w:rsid w:val="00F16143"/>
    <w:rsid w:val="00F16A07"/>
    <w:rsid w:val="00F253D4"/>
    <w:rsid w:val="00F63FD2"/>
    <w:rsid w:val="00F87DBD"/>
    <w:rsid w:val="00FC2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5DD9A"/>
  <w15:docId w15:val="{8DDCC04A-06A9-4253-9716-70FF678FA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Body"/>
    <w:uiPriority w:val="9"/>
    <w:unhideWhenUsed/>
    <w:qFormat/>
    <w:pPr>
      <w:keepNext/>
      <w:keepLines/>
      <w:spacing w:before="200" w:line="276" w:lineRule="auto"/>
      <w:outlineLvl w:val="1"/>
    </w:pPr>
    <w:rPr>
      <w:rFonts w:ascii="Calibri" w:eastAsia="Calibri" w:hAnsi="Calibri" w:cs="Calibri"/>
      <w:color w:val="000000"/>
      <w:sz w:val="24"/>
      <w:szCs w:val="24"/>
      <w:u w:color="000000"/>
      <w14:textOutline w14:w="0" w14:cap="flat" w14:cmpd="sng" w14:algn="ctr">
        <w14:noFill/>
        <w14:prstDash w14:val="solid"/>
        <w14:bevel/>
      </w14:textOutline>
    </w:rPr>
  </w:style>
  <w:style w:type="paragraph" w:styleId="Heading3">
    <w:name w:val="heading 3"/>
    <w:next w:val="Body"/>
    <w:uiPriority w:val="9"/>
    <w:unhideWhenUsed/>
    <w:qFormat/>
    <w:pPr>
      <w:keepNext/>
      <w:keepLines/>
      <w:spacing w:before="200" w:line="276" w:lineRule="auto"/>
      <w:outlineLvl w:val="2"/>
    </w:pPr>
    <w:rPr>
      <w:rFonts w:ascii="Calibri" w:eastAsia="Calibri" w:hAnsi="Calibri" w:cs="Calibri"/>
      <w:color w:val="4472C4"/>
      <w:sz w:val="28"/>
      <w:szCs w:val="28"/>
      <w:u w:color="4472C4"/>
      <w:lang w:val="en-US"/>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14:textOutline w14:w="0" w14:cap="flat" w14:cmpd="sng" w14:algn="ctr">
        <w14:noFill/>
        <w14:prstDash w14:val="solid"/>
        <w14:bevel/>
      </w14:textOutline>
    </w:rPr>
  </w:style>
  <w:style w:type="paragraph" w:customStyle="1" w:styleId="Heading">
    <w:name w:val="Heading"/>
    <w:next w:val="Body"/>
    <w:pPr>
      <w:keepNext/>
      <w:keepLines/>
      <w:spacing w:before="240"/>
      <w:outlineLvl w:val="0"/>
    </w:pPr>
    <w:rPr>
      <w:rFonts w:ascii="Calibri" w:eastAsia="Calibri" w:hAnsi="Calibri" w:cs="Calibri"/>
      <w:color w:val="2F5496"/>
      <w:sz w:val="24"/>
      <w:szCs w:val="24"/>
      <w:u w:color="2F5496"/>
      <w:lang w:val="en-US"/>
      <w14:textOutline w14:w="0" w14:cap="flat" w14:cmpd="sng" w14:algn="ctr">
        <w14:noFill/>
        <w14:prstDash w14:val="solid"/>
        <w14:bevel/>
      </w14:textOutline>
    </w:rPr>
  </w:style>
  <w:style w:type="paragraph" w:customStyle="1" w:styleId="Body">
    <w:name w:val="Body"/>
    <w:link w:val="BodyChar"/>
    <w:rPr>
      <w:rFonts w:ascii="Calibri" w:eastAsia="Calibri" w:hAnsi="Calibri" w:cs="Calibri"/>
      <w:color w:val="000000"/>
      <w:sz w:val="24"/>
      <w:szCs w:val="24"/>
      <w:u w:color="000000"/>
      <w:lang w:val="en-US"/>
      <w14:textOutline w14:w="0" w14:cap="flat" w14:cmpd="sng" w14:algn="ctr">
        <w14:noFill/>
        <w14:prstDash w14:val="solid"/>
        <w14:bevel/>
      </w14:textOutline>
    </w:rPr>
  </w:style>
  <w:style w:type="paragraph" w:styleId="ListParagraph">
    <w:name w:val="List Paragraph"/>
    <w:pPr>
      <w:spacing w:after="200" w:line="276" w:lineRule="auto"/>
      <w:ind w:left="720"/>
    </w:pPr>
    <w:rPr>
      <w:rFonts w:ascii="Calibri" w:eastAsia="Calibri" w:hAnsi="Calibri" w:cs="Calibri"/>
      <w:color w:val="000000"/>
      <w:sz w:val="24"/>
      <w:szCs w:val="24"/>
      <w:u w:color="000000"/>
      <w:lang w:val="en-US"/>
      <w14:textOutline w14:w="0" w14:cap="flat" w14:cmpd="sng" w14:algn="ctr">
        <w14:noFill/>
        <w14:prstDash w14:val="solid"/>
        <w14:bevel/>
      </w14:textOutline>
    </w:rPr>
  </w:style>
  <w:style w:type="numbering" w:customStyle="1" w:styleId="ImportedStyle1">
    <w:name w:val="Imported Style 1"/>
    <w:pPr>
      <w:numPr>
        <w:numId w:val="1"/>
      </w:numPr>
    </w:pPr>
  </w:style>
  <w:style w:type="character" w:customStyle="1" w:styleId="Hyperlink0">
    <w:name w:val="Hyperlink.0"/>
    <w:basedOn w:val="Hyperlink"/>
    <w:rPr>
      <w:color w:val="0563C1"/>
      <w:u w:val="single" w:color="0563C1"/>
      <w14:textOutline w14:w="0" w14:cap="rnd" w14:cmpd="sng" w14:algn="ctr">
        <w14:noFill/>
        <w14:prstDash w14:val="solid"/>
        <w14:bevel/>
      </w14:textOutline>
    </w:rPr>
  </w:style>
  <w:style w:type="paragraph" w:customStyle="1" w:styleId="Default">
    <w:name w:val="Default"/>
    <w:rPr>
      <w:rFonts w:ascii="Helvetica" w:eastAsia="Helvetica" w:hAnsi="Helvetica" w:cs="Helvetica"/>
      <w:color w:val="000000"/>
      <w:sz w:val="22"/>
      <w:szCs w:val="22"/>
      <w14:textOutline w14:w="0" w14:cap="flat" w14:cmpd="sng" w14:algn="ctr">
        <w14:noFill/>
        <w14:prstDash w14:val="solid"/>
        <w14:bevel/>
      </w14:textOutline>
    </w:rPr>
  </w:style>
  <w:style w:type="character" w:customStyle="1" w:styleId="Red">
    <w:name w:val="Red"/>
    <w:rPr>
      <w:color w:val="C82506"/>
      <w:lang w:val="en-US"/>
      <w14:textOutline w14:w="0" w14:cap="rnd" w14:cmpd="sng" w14:algn="ctr">
        <w14:noFill/>
        <w14:prstDash w14:val="solid"/>
        <w14:bevel/>
      </w14:textOutline>
    </w:rPr>
  </w:style>
  <w:style w:type="paragraph" w:styleId="CommentText">
    <w:name w:val="annotation text"/>
    <w:link w:val="CommentTextChar"/>
    <w:pPr>
      <w:spacing w:after="200"/>
    </w:pPr>
    <w:rPr>
      <w:rFonts w:ascii="Calibri" w:eastAsia="Calibri" w:hAnsi="Calibri" w:cs="Calibri"/>
      <w:color w:val="000000"/>
      <w:u w:color="000000"/>
      <w:lang w:val="en-US"/>
      <w14:textOutline w14:w="0" w14:cap="flat" w14:cmpd="sng" w14:algn="ctr">
        <w14:noFill/>
        <w14:prstDash w14:val="solid"/>
        <w14:bevel/>
      </w14:textOutline>
    </w:rPr>
  </w:style>
  <w:style w:type="numbering" w:customStyle="1" w:styleId="ImportedStyle2">
    <w:name w:val="Imported Style 2"/>
    <w:pPr>
      <w:numPr>
        <w:numId w:val="3"/>
      </w:numPr>
    </w:pPr>
  </w:style>
  <w:style w:type="character" w:customStyle="1" w:styleId="None">
    <w:name w:val="None"/>
  </w:style>
  <w:style w:type="character" w:customStyle="1" w:styleId="Hyperlink1">
    <w:name w:val="Hyperlink.1"/>
    <w:basedOn w:val="None"/>
    <w:rPr>
      <w:rFonts w:ascii="Calibri" w:eastAsia="Calibri" w:hAnsi="Calibri" w:cs="Calibri"/>
      <w:sz w:val="24"/>
      <w:szCs w:val="24"/>
    </w:rPr>
  </w:style>
  <w:style w:type="paragraph" w:customStyle="1" w:styleId="EndNoteBibliography">
    <w:name w:val="EndNote Bibliography"/>
    <w:pPr>
      <w:jc w:val="center"/>
    </w:pPr>
    <w:rPr>
      <w:rFonts w:ascii="Calibri" w:eastAsia="Calibri Light" w:hAnsi="Calibri" w:cs="Calibri"/>
      <w:color w:val="000000"/>
      <w:sz w:val="24"/>
      <w:szCs w:val="32"/>
      <w:u w:color="000000"/>
      <w14:textOutline w14:w="0" w14:cap="flat" w14:cmpd="sng" w14:algn="ctr">
        <w14:noFill/>
        <w14:prstDash w14:val="solid"/>
        <w14:bevel/>
      </w14:textOutline>
    </w:rPr>
  </w:style>
  <w:style w:type="paragraph" w:styleId="Caption">
    <w:name w:val="caption"/>
    <w:next w:val="Body"/>
    <w:pPr>
      <w:spacing w:after="200"/>
    </w:pPr>
    <w:rPr>
      <w:rFonts w:ascii="Calibri" w:eastAsia="Calibri" w:hAnsi="Calibri" w:cs="Calibri"/>
      <w:color w:val="000000"/>
      <w:sz w:val="24"/>
      <w:szCs w:val="24"/>
      <w:u w:color="000000"/>
      <w:lang w:val="en-US"/>
      <w14:textOutline w14:w="0" w14:cap="flat" w14:cmpd="sng" w14:algn="ctr">
        <w14:noFill/>
        <w14:prstDash w14:val="solid"/>
        <w14:bevel/>
      </w14:textOutline>
    </w:rPr>
  </w:style>
  <w:style w:type="numbering" w:customStyle="1" w:styleId="ImportedStyle3">
    <w:name w:val="Imported Style 3"/>
    <w:pPr>
      <w:numPr>
        <w:numId w:val="5"/>
      </w:numPr>
    </w:p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57B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B7D"/>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857B7D"/>
    <w:pPr>
      <w:spacing w:after="0"/>
    </w:pPr>
    <w:rPr>
      <w:rFonts w:ascii="Times New Roman" w:eastAsia="Arial Unicode MS" w:hAnsi="Times New Roman" w:cs="Times New Roman"/>
      <w:b/>
      <w:bCs/>
      <w:color w:val="auto"/>
      <w:lang w:eastAsia="en-US"/>
      <w14:textOutline w14:w="0" w14:cap="rnd" w14:cmpd="sng" w14:algn="ctr">
        <w14:noFill/>
        <w14:prstDash w14:val="solid"/>
        <w14:bevel/>
      </w14:textOutline>
    </w:rPr>
  </w:style>
  <w:style w:type="character" w:customStyle="1" w:styleId="CommentTextChar">
    <w:name w:val="Comment Text Char"/>
    <w:basedOn w:val="DefaultParagraphFont"/>
    <w:link w:val="CommentText"/>
    <w:rsid w:val="00857B7D"/>
    <w:rPr>
      <w:rFonts w:ascii="Calibri" w:eastAsia="Calibri" w:hAnsi="Calibri" w:cs="Calibri"/>
      <w:color w:val="000000"/>
      <w:u w:color="000000"/>
      <w:lang w:val="en-US"/>
      <w14:textOutline w14:w="0" w14:cap="flat" w14:cmpd="sng" w14:algn="ctr">
        <w14:noFill/>
        <w14:prstDash w14:val="solid"/>
        <w14:bevel/>
      </w14:textOutline>
    </w:rPr>
  </w:style>
  <w:style w:type="character" w:customStyle="1" w:styleId="CommentSubjectChar">
    <w:name w:val="Comment Subject Char"/>
    <w:basedOn w:val="CommentTextChar"/>
    <w:link w:val="CommentSubject"/>
    <w:uiPriority w:val="99"/>
    <w:semiHidden/>
    <w:rsid w:val="00857B7D"/>
    <w:rPr>
      <w:rFonts w:ascii="Calibri" w:eastAsia="Calibri" w:hAnsi="Calibri" w:cs="Calibri"/>
      <w:b/>
      <w:bCs/>
      <w:color w:val="000000"/>
      <w:u w:color="000000"/>
      <w:lang w:val="en-US" w:eastAsia="en-US"/>
      <w14:textOutline w14:w="0" w14:cap="flat" w14:cmpd="sng" w14:algn="ctr">
        <w14:noFill/>
        <w14:prstDash w14:val="solid"/>
        <w14:bevel/>
      </w14:textOutline>
    </w:rPr>
  </w:style>
  <w:style w:type="paragraph" w:styleId="NormalWeb">
    <w:name w:val="Normal (Web)"/>
    <w:basedOn w:val="Normal"/>
    <w:uiPriority w:val="99"/>
    <w:semiHidden/>
    <w:unhideWhenUsed/>
    <w:rsid w:val="00AF0DF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customStyle="1" w:styleId="EndNoteBibliographyTitle">
    <w:name w:val="EndNote Bibliography Title"/>
    <w:basedOn w:val="Normal"/>
    <w:link w:val="EndNoteBibliographyTitleChar"/>
    <w:rsid w:val="00E25CED"/>
    <w:pPr>
      <w:jc w:val="center"/>
    </w:pPr>
    <w:rPr>
      <w:rFonts w:ascii="Calibri" w:hAnsi="Calibri" w:cs="Calibri"/>
      <w:noProof/>
    </w:rPr>
  </w:style>
  <w:style w:type="character" w:customStyle="1" w:styleId="BodyChar">
    <w:name w:val="Body Char"/>
    <w:basedOn w:val="DefaultParagraphFont"/>
    <w:link w:val="Body"/>
    <w:rsid w:val="00E25CED"/>
    <w:rPr>
      <w:rFonts w:ascii="Calibri" w:eastAsia="Calibri" w:hAnsi="Calibri" w:cs="Calibri"/>
      <w:color w:val="000000"/>
      <w:sz w:val="24"/>
      <w:szCs w:val="24"/>
      <w:u w:color="000000"/>
      <w:lang w:val="en-US"/>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E25CED"/>
    <w:rPr>
      <w:rFonts w:ascii="Calibri" w:eastAsia="Calibri" w:hAnsi="Calibri" w:cs="Calibri"/>
      <w:noProof/>
      <w:color w:val="000000"/>
      <w:sz w:val="24"/>
      <w:szCs w:val="24"/>
      <w:u w:color="000000"/>
      <w:lang w:val="en-US" w:eastAsia="en-US"/>
      <w14:textOutline w14:w="0" w14:cap="flat" w14:cmpd="sng" w14:algn="ctr">
        <w14:noFill/>
        <w14:prstDash w14:val="solid"/>
        <w14:bevel/>
      </w14:textOutline>
    </w:rPr>
  </w:style>
  <w:style w:type="character" w:customStyle="1" w:styleId="UnresolvedMention1">
    <w:name w:val="Unresolved Mention1"/>
    <w:basedOn w:val="DefaultParagraphFont"/>
    <w:uiPriority w:val="99"/>
    <w:semiHidden/>
    <w:unhideWhenUsed/>
    <w:rsid w:val="00E25CED"/>
    <w:rPr>
      <w:color w:val="605E5C"/>
      <w:shd w:val="clear" w:color="auto" w:fill="E1DFDD"/>
    </w:rPr>
  </w:style>
  <w:style w:type="paragraph" w:styleId="Revision">
    <w:name w:val="Revision"/>
    <w:hidden/>
    <w:uiPriority w:val="99"/>
    <w:semiHidden/>
    <w:rsid w:val="0075739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customStyle="1" w:styleId="UnresolvedMention2">
    <w:name w:val="Unresolved Mention2"/>
    <w:basedOn w:val="DefaultParagraphFont"/>
    <w:uiPriority w:val="99"/>
    <w:semiHidden/>
    <w:unhideWhenUsed/>
    <w:rsid w:val="006F6175"/>
    <w:rPr>
      <w:color w:val="605E5C"/>
      <w:shd w:val="clear" w:color="auto" w:fill="E1DFDD"/>
    </w:rPr>
  </w:style>
  <w:style w:type="character" w:styleId="UnresolvedMention">
    <w:name w:val="Unresolved Mention"/>
    <w:basedOn w:val="DefaultParagraphFont"/>
    <w:uiPriority w:val="99"/>
    <w:semiHidden/>
    <w:unhideWhenUsed/>
    <w:rsid w:val="00D94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6699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teinatlas.org/ENSG00000144554-FANCD2/tissu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ho@leeds.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proteinatlas.org/ENSG00000175054-ATR/antibody"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9</Pages>
  <Words>10098</Words>
  <Characters>57559</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dc:creator>
  <cp:lastModifiedBy>Risk, Janet</cp:lastModifiedBy>
  <cp:revision>2</cp:revision>
  <dcterms:created xsi:type="dcterms:W3CDTF">2021-07-09T08:41:00Z</dcterms:created>
  <dcterms:modified xsi:type="dcterms:W3CDTF">2021-07-09T08:41:00Z</dcterms:modified>
</cp:coreProperties>
</file>